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61104679"/>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61104680"/>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61104681"/>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35354367" w14:textId="4EF4B13B" w:rsidR="00A94E0F"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61104679" w:history="1">
            <w:r w:rsidR="00A94E0F" w:rsidRPr="008A6727">
              <w:rPr>
                <w:rStyle w:val="Hipervnculo"/>
                <w:rFonts w:cs="Arial"/>
                <w:noProof/>
              </w:rPr>
              <w:t>AGRADECIMIENTOS</w:t>
            </w:r>
            <w:r w:rsidR="00A94E0F">
              <w:rPr>
                <w:noProof/>
                <w:webHidden/>
              </w:rPr>
              <w:tab/>
            </w:r>
            <w:r w:rsidR="00A94E0F">
              <w:rPr>
                <w:noProof/>
                <w:webHidden/>
              </w:rPr>
              <w:fldChar w:fldCharType="begin"/>
            </w:r>
            <w:r w:rsidR="00A94E0F">
              <w:rPr>
                <w:noProof/>
                <w:webHidden/>
              </w:rPr>
              <w:instrText xml:space="preserve"> PAGEREF _Toc61104679 \h </w:instrText>
            </w:r>
            <w:r w:rsidR="00A94E0F">
              <w:rPr>
                <w:noProof/>
                <w:webHidden/>
              </w:rPr>
            </w:r>
            <w:r w:rsidR="00A94E0F">
              <w:rPr>
                <w:noProof/>
                <w:webHidden/>
              </w:rPr>
              <w:fldChar w:fldCharType="separate"/>
            </w:r>
            <w:r w:rsidR="00A94E0F">
              <w:rPr>
                <w:noProof/>
                <w:webHidden/>
              </w:rPr>
              <w:t>3</w:t>
            </w:r>
            <w:r w:rsidR="00A94E0F">
              <w:rPr>
                <w:noProof/>
                <w:webHidden/>
              </w:rPr>
              <w:fldChar w:fldCharType="end"/>
            </w:r>
          </w:hyperlink>
        </w:p>
        <w:p w14:paraId="576785CE" w14:textId="276C9730" w:rsidR="00A94E0F" w:rsidRDefault="00C30AAE">
          <w:pPr>
            <w:pStyle w:val="TDC1"/>
            <w:tabs>
              <w:tab w:val="right" w:leader="dot" w:pos="9060"/>
            </w:tabs>
            <w:rPr>
              <w:rFonts w:asciiTheme="minorHAnsi" w:eastAsiaTheme="minorEastAsia" w:hAnsiTheme="minorHAnsi"/>
              <w:noProof/>
              <w:lang w:eastAsia="es-ES"/>
            </w:rPr>
          </w:pPr>
          <w:hyperlink w:anchor="_Toc61104680" w:history="1">
            <w:r w:rsidR="00A94E0F" w:rsidRPr="008A6727">
              <w:rPr>
                <w:rStyle w:val="Hipervnculo"/>
                <w:rFonts w:cs="Arial"/>
                <w:noProof/>
              </w:rPr>
              <w:t>RESUMEN</w:t>
            </w:r>
            <w:r w:rsidR="00A94E0F">
              <w:rPr>
                <w:noProof/>
                <w:webHidden/>
              </w:rPr>
              <w:tab/>
            </w:r>
            <w:r w:rsidR="00A94E0F">
              <w:rPr>
                <w:noProof/>
                <w:webHidden/>
              </w:rPr>
              <w:fldChar w:fldCharType="begin"/>
            </w:r>
            <w:r w:rsidR="00A94E0F">
              <w:rPr>
                <w:noProof/>
                <w:webHidden/>
              </w:rPr>
              <w:instrText xml:space="preserve"> PAGEREF _Toc61104680 \h </w:instrText>
            </w:r>
            <w:r w:rsidR="00A94E0F">
              <w:rPr>
                <w:noProof/>
                <w:webHidden/>
              </w:rPr>
            </w:r>
            <w:r w:rsidR="00A94E0F">
              <w:rPr>
                <w:noProof/>
                <w:webHidden/>
              </w:rPr>
              <w:fldChar w:fldCharType="separate"/>
            </w:r>
            <w:r w:rsidR="00A94E0F">
              <w:rPr>
                <w:noProof/>
                <w:webHidden/>
              </w:rPr>
              <w:t>4</w:t>
            </w:r>
            <w:r w:rsidR="00A94E0F">
              <w:rPr>
                <w:noProof/>
                <w:webHidden/>
              </w:rPr>
              <w:fldChar w:fldCharType="end"/>
            </w:r>
          </w:hyperlink>
        </w:p>
        <w:p w14:paraId="3985234D" w14:textId="3AE10C0A" w:rsidR="00A94E0F" w:rsidRDefault="00C30AAE">
          <w:pPr>
            <w:pStyle w:val="TDC1"/>
            <w:tabs>
              <w:tab w:val="right" w:leader="dot" w:pos="9060"/>
            </w:tabs>
            <w:rPr>
              <w:rFonts w:asciiTheme="minorHAnsi" w:eastAsiaTheme="minorEastAsia" w:hAnsiTheme="minorHAnsi"/>
              <w:noProof/>
              <w:lang w:eastAsia="es-ES"/>
            </w:rPr>
          </w:pPr>
          <w:hyperlink w:anchor="_Toc61104681" w:history="1">
            <w:r w:rsidR="00A94E0F" w:rsidRPr="008A6727">
              <w:rPr>
                <w:rStyle w:val="Hipervnculo"/>
                <w:rFonts w:cs="Arial"/>
                <w:noProof/>
              </w:rPr>
              <w:t>INDICE</w:t>
            </w:r>
            <w:r w:rsidR="00A94E0F">
              <w:rPr>
                <w:noProof/>
                <w:webHidden/>
              </w:rPr>
              <w:tab/>
            </w:r>
            <w:r w:rsidR="00A94E0F">
              <w:rPr>
                <w:noProof/>
                <w:webHidden/>
              </w:rPr>
              <w:fldChar w:fldCharType="begin"/>
            </w:r>
            <w:r w:rsidR="00A94E0F">
              <w:rPr>
                <w:noProof/>
                <w:webHidden/>
              </w:rPr>
              <w:instrText xml:space="preserve"> PAGEREF _Toc61104681 \h </w:instrText>
            </w:r>
            <w:r w:rsidR="00A94E0F">
              <w:rPr>
                <w:noProof/>
                <w:webHidden/>
              </w:rPr>
            </w:r>
            <w:r w:rsidR="00A94E0F">
              <w:rPr>
                <w:noProof/>
                <w:webHidden/>
              </w:rPr>
              <w:fldChar w:fldCharType="separate"/>
            </w:r>
            <w:r w:rsidR="00A94E0F">
              <w:rPr>
                <w:noProof/>
                <w:webHidden/>
              </w:rPr>
              <w:t>5</w:t>
            </w:r>
            <w:r w:rsidR="00A94E0F">
              <w:rPr>
                <w:noProof/>
                <w:webHidden/>
              </w:rPr>
              <w:fldChar w:fldCharType="end"/>
            </w:r>
          </w:hyperlink>
        </w:p>
        <w:p w14:paraId="43A8174A" w14:textId="4AA35957" w:rsidR="00A94E0F" w:rsidRDefault="00C30AAE">
          <w:pPr>
            <w:pStyle w:val="TDC1"/>
            <w:tabs>
              <w:tab w:val="right" w:leader="dot" w:pos="9060"/>
            </w:tabs>
            <w:rPr>
              <w:rFonts w:asciiTheme="minorHAnsi" w:eastAsiaTheme="minorEastAsia" w:hAnsiTheme="minorHAnsi"/>
              <w:noProof/>
              <w:lang w:eastAsia="es-ES"/>
            </w:rPr>
          </w:pPr>
          <w:hyperlink w:anchor="_Toc61104682" w:history="1">
            <w:r w:rsidR="00A94E0F" w:rsidRPr="008A6727">
              <w:rPr>
                <w:rStyle w:val="Hipervnculo"/>
                <w:rFonts w:cs="Arial"/>
                <w:noProof/>
              </w:rPr>
              <w:t>ABREVIATURAS Y ACRÓNIMOS</w:t>
            </w:r>
            <w:r w:rsidR="00A94E0F">
              <w:rPr>
                <w:noProof/>
                <w:webHidden/>
              </w:rPr>
              <w:tab/>
            </w:r>
            <w:r w:rsidR="00A94E0F">
              <w:rPr>
                <w:noProof/>
                <w:webHidden/>
              </w:rPr>
              <w:fldChar w:fldCharType="begin"/>
            </w:r>
            <w:r w:rsidR="00A94E0F">
              <w:rPr>
                <w:noProof/>
                <w:webHidden/>
              </w:rPr>
              <w:instrText xml:space="preserve"> PAGEREF _Toc61104682 \h </w:instrText>
            </w:r>
            <w:r w:rsidR="00A94E0F">
              <w:rPr>
                <w:noProof/>
                <w:webHidden/>
              </w:rPr>
            </w:r>
            <w:r w:rsidR="00A94E0F">
              <w:rPr>
                <w:noProof/>
                <w:webHidden/>
              </w:rPr>
              <w:fldChar w:fldCharType="separate"/>
            </w:r>
            <w:r w:rsidR="00A94E0F">
              <w:rPr>
                <w:noProof/>
                <w:webHidden/>
              </w:rPr>
              <w:t>7</w:t>
            </w:r>
            <w:r w:rsidR="00A94E0F">
              <w:rPr>
                <w:noProof/>
                <w:webHidden/>
              </w:rPr>
              <w:fldChar w:fldCharType="end"/>
            </w:r>
          </w:hyperlink>
        </w:p>
        <w:p w14:paraId="22925551" w14:textId="755F531C" w:rsidR="00A94E0F" w:rsidRDefault="00C30AAE">
          <w:pPr>
            <w:pStyle w:val="TDC1"/>
            <w:tabs>
              <w:tab w:val="right" w:leader="dot" w:pos="9060"/>
            </w:tabs>
            <w:rPr>
              <w:rFonts w:asciiTheme="minorHAnsi" w:eastAsiaTheme="minorEastAsia" w:hAnsiTheme="minorHAnsi"/>
              <w:noProof/>
              <w:lang w:eastAsia="es-ES"/>
            </w:rPr>
          </w:pPr>
          <w:hyperlink w:anchor="_Toc61104683" w:history="1">
            <w:r w:rsidR="00A94E0F" w:rsidRPr="008A6727">
              <w:rPr>
                <w:rStyle w:val="Hipervnculo"/>
                <w:rFonts w:cs="Arial"/>
                <w:noProof/>
              </w:rPr>
              <w:t>ILUSTRACIONES</w:t>
            </w:r>
            <w:r w:rsidR="00A94E0F">
              <w:rPr>
                <w:noProof/>
                <w:webHidden/>
              </w:rPr>
              <w:tab/>
            </w:r>
            <w:r w:rsidR="00A94E0F">
              <w:rPr>
                <w:noProof/>
                <w:webHidden/>
              </w:rPr>
              <w:fldChar w:fldCharType="begin"/>
            </w:r>
            <w:r w:rsidR="00A94E0F">
              <w:rPr>
                <w:noProof/>
                <w:webHidden/>
              </w:rPr>
              <w:instrText xml:space="preserve"> PAGEREF _Toc61104683 \h </w:instrText>
            </w:r>
            <w:r w:rsidR="00A94E0F">
              <w:rPr>
                <w:noProof/>
                <w:webHidden/>
              </w:rPr>
            </w:r>
            <w:r w:rsidR="00A94E0F">
              <w:rPr>
                <w:noProof/>
                <w:webHidden/>
              </w:rPr>
              <w:fldChar w:fldCharType="separate"/>
            </w:r>
            <w:r w:rsidR="00A94E0F">
              <w:rPr>
                <w:noProof/>
                <w:webHidden/>
              </w:rPr>
              <w:t>9</w:t>
            </w:r>
            <w:r w:rsidR="00A94E0F">
              <w:rPr>
                <w:noProof/>
                <w:webHidden/>
              </w:rPr>
              <w:fldChar w:fldCharType="end"/>
            </w:r>
          </w:hyperlink>
        </w:p>
        <w:p w14:paraId="62DFB953" w14:textId="78C44817" w:rsidR="00A94E0F" w:rsidRDefault="00C30AAE">
          <w:pPr>
            <w:pStyle w:val="TDC1"/>
            <w:tabs>
              <w:tab w:val="right" w:leader="dot" w:pos="9060"/>
            </w:tabs>
            <w:rPr>
              <w:rFonts w:asciiTheme="minorHAnsi" w:eastAsiaTheme="minorEastAsia" w:hAnsiTheme="minorHAnsi"/>
              <w:noProof/>
              <w:lang w:eastAsia="es-ES"/>
            </w:rPr>
          </w:pPr>
          <w:hyperlink w:anchor="_Toc61104684" w:history="1">
            <w:r w:rsidR="00A94E0F" w:rsidRPr="008A6727">
              <w:rPr>
                <w:rStyle w:val="Hipervnculo"/>
                <w:rFonts w:cs="Arial"/>
                <w:noProof/>
              </w:rPr>
              <w:t>ECUACIONES</w:t>
            </w:r>
            <w:r w:rsidR="00A94E0F">
              <w:rPr>
                <w:noProof/>
                <w:webHidden/>
              </w:rPr>
              <w:tab/>
            </w:r>
            <w:r w:rsidR="00A94E0F">
              <w:rPr>
                <w:noProof/>
                <w:webHidden/>
              </w:rPr>
              <w:fldChar w:fldCharType="begin"/>
            </w:r>
            <w:r w:rsidR="00A94E0F">
              <w:rPr>
                <w:noProof/>
                <w:webHidden/>
              </w:rPr>
              <w:instrText xml:space="preserve"> PAGEREF _Toc61104684 \h </w:instrText>
            </w:r>
            <w:r w:rsidR="00A94E0F">
              <w:rPr>
                <w:noProof/>
                <w:webHidden/>
              </w:rPr>
            </w:r>
            <w:r w:rsidR="00A94E0F">
              <w:rPr>
                <w:noProof/>
                <w:webHidden/>
              </w:rPr>
              <w:fldChar w:fldCharType="separate"/>
            </w:r>
            <w:r w:rsidR="00A94E0F">
              <w:rPr>
                <w:noProof/>
                <w:webHidden/>
              </w:rPr>
              <w:t>10</w:t>
            </w:r>
            <w:r w:rsidR="00A94E0F">
              <w:rPr>
                <w:noProof/>
                <w:webHidden/>
              </w:rPr>
              <w:fldChar w:fldCharType="end"/>
            </w:r>
          </w:hyperlink>
        </w:p>
        <w:p w14:paraId="3BD58822" w14:textId="5D962354" w:rsidR="00A94E0F" w:rsidRDefault="00C30AAE">
          <w:pPr>
            <w:pStyle w:val="TDC1"/>
            <w:tabs>
              <w:tab w:val="right" w:leader="dot" w:pos="9060"/>
            </w:tabs>
            <w:rPr>
              <w:rFonts w:asciiTheme="minorHAnsi" w:eastAsiaTheme="minorEastAsia" w:hAnsiTheme="minorHAnsi"/>
              <w:noProof/>
              <w:lang w:eastAsia="es-ES"/>
            </w:rPr>
          </w:pPr>
          <w:hyperlink w:anchor="_Toc61104685" w:history="1">
            <w:r w:rsidR="00A94E0F" w:rsidRPr="008A6727">
              <w:rPr>
                <w:rStyle w:val="Hipervnculo"/>
                <w:rFonts w:cs="Arial"/>
                <w:noProof/>
              </w:rPr>
              <w:t>TABLAS</w:t>
            </w:r>
            <w:r w:rsidR="00A94E0F">
              <w:rPr>
                <w:noProof/>
                <w:webHidden/>
              </w:rPr>
              <w:tab/>
            </w:r>
            <w:r w:rsidR="00A94E0F">
              <w:rPr>
                <w:noProof/>
                <w:webHidden/>
              </w:rPr>
              <w:fldChar w:fldCharType="begin"/>
            </w:r>
            <w:r w:rsidR="00A94E0F">
              <w:rPr>
                <w:noProof/>
                <w:webHidden/>
              </w:rPr>
              <w:instrText xml:space="preserve"> PAGEREF _Toc61104685 \h </w:instrText>
            </w:r>
            <w:r w:rsidR="00A94E0F">
              <w:rPr>
                <w:noProof/>
                <w:webHidden/>
              </w:rPr>
            </w:r>
            <w:r w:rsidR="00A94E0F">
              <w:rPr>
                <w:noProof/>
                <w:webHidden/>
              </w:rPr>
              <w:fldChar w:fldCharType="separate"/>
            </w:r>
            <w:r w:rsidR="00A94E0F">
              <w:rPr>
                <w:noProof/>
                <w:webHidden/>
              </w:rPr>
              <w:t>11</w:t>
            </w:r>
            <w:r w:rsidR="00A94E0F">
              <w:rPr>
                <w:noProof/>
                <w:webHidden/>
              </w:rPr>
              <w:fldChar w:fldCharType="end"/>
            </w:r>
          </w:hyperlink>
        </w:p>
        <w:p w14:paraId="09D4582C" w14:textId="22EC53D8" w:rsidR="00A94E0F" w:rsidRDefault="00C30AAE">
          <w:pPr>
            <w:pStyle w:val="TDC1"/>
            <w:tabs>
              <w:tab w:val="right" w:leader="dot" w:pos="9060"/>
            </w:tabs>
            <w:rPr>
              <w:rFonts w:asciiTheme="minorHAnsi" w:eastAsiaTheme="minorEastAsia" w:hAnsiTheme="minorHAnsi"/>
              <w:noProof/>
              <w:lang w:eastAsia="es-ES"/>
            </w:rPr>
          </w:pPr>
          <w:hyperlink w:anchor="_Toc61104686" w:history="1">
            <w:r w:rsidR="00A94E0F" w:rsidRPr="008A6727">
              <w:rPr>
                <w:rStyle w:val="Hipervnculo"/>
                <w:rFonts w:cs="Arial"/>
                <w:noProof/>
              </w:rPr>
              <w:t>CÓDIGOS</w:t>
            </w:r>
            <w:r w:rsidR="00A94E0F">
              <w:rPr>
                <w:noProof/>
                <w:webHidden/>
              </w:rPr>
              <w:tab/>
            </w:r>
            <w:r w:rsidR="00A94E0F">
              <w:rPr>
                <w:noProof/>
                <w:webHidden/>
              </w:rPr>
              <w:fldChar w:fldCharType="begin"/>
            </w:r>
            <w:r w:rsidR="00A94E0F">
              <w:rPr>
                <w:noProof/>
                <w:webHidden/>
              </w:rPr>
              <w:instrText xml:space="preserve"> PAGEREF _Toc61104686 \h </w:instrText>
            </w:r>
            <w:r w:rsidR="00A94E0F">
              <w:rPr>
                <w:noProof/>
                <w:webHidden/>
              </w:rPr>
            </w:r>
            <w:r w:rsidR="00A94E0F">
              <w:rPr>
                <w:noProof/>
                <w:webHidden/>
              </w:rPr>
              <w:fldChar w:fldCharType="separate"/>
            </w:r>
            <w:r w:rsidR="00A94E0F">
              <w:rPr>
                <w:noProof/>
                <w:webHidden/>
              </w:rPr>
              <w:t>12</w:t>
            </w:r>
            <w:r w:rsidR="00A94E0F">
              <w:rPr>
                <w:noProof/>
                <w:webHidden/>
              </w:rPr>
              <w:fldChar w:fldCharType="end"/>
            </w:r>
          </w:hyperlink>
        </w:p>
        <w:p w14:paraId="32473EF7" w14:textId="7C67709B" w:rsidR="00A94E0F" w:rsidRDefault="00C30AAE">
          <w:pPr>
            <w:pStyle w:val="TDC1"/>
            <w:tabs>
              <w:tab w:val="left" w:pos="442"/>
              <w:tab w:val="right" w:leader="dot" w:pos="9060"/>
            </w:tabs>
            <w:rPr>
              <w:rFonts w:asciiTheme="minorHAnsi" w:eastAsiaTheme="minorEastAsia" w:hAnsiTheme="minorHAnsi"/>
              <w:noProof/>
              <w:lang w:eastAsia="es-ES"/>
            </w:rPr>
          </w:pPr>
          <w:hyperlink w:anchor="_Toc61104687" w:history="1">
            <w:r w:rsidR="00A94E0F" w:rsidRPr="008A6727">
              <w:rPr>
                <w:rStyle w:val="Hipervnculo"/>
                <w:rFonts w:cs="Arial"/>
                <w:noProof/>
              </w:rPr>
              <w:t>1.</w:t>
            </w:r>
            <w:r w:rsidR="00A94E0F">
              <w:rPr>
                <w:rFonts w:asciiTheme="minorHAnsi" w:eastAsiaTheme="minorEastAsia" w:hAnsiTheme="minorHAnsi"/>
                <w:noProof/>
                <w:lang w:eastAsia="es-ES"/>
              </w:rPr>
              <w:tab/>
            </w:r>
            <w:r w:rsidR="00A94E0F" w:rsidRPr="008A6727">
              <w:rPr>
                <w:rStyle w:val="Hipervnculo"/>
                <w:rFonts w:cs="Arial"/>
                <w:noProof/>
              </w:rPr>
              <w:t>INTRODUCCIÓN</w:t>
            </w:r>
            <w:r w:rsidR="00A94E0F">
              <w:rPr>
                <w:noProof/>
                <w:webHidden/>
              </w:rPr>
              <w:tab/>
            </w:r>
            <w:r w:rsidR="00A94E0F">
              <w:rPr>
                <w:noProof/>
                <w:webHidden/>
              </w:rPr>
              <w:fldChar w:fldCharType="begin"/>
            </w:r>
            <w:r w:rsidR="00A94E0F">
              <w:rPr>
                <w:noProof/>
                <w:webHidden/>
              </w:rPr>
              <w:instrText xml:space="preserve"> PAGEREF _Toc61104687 \h </w:instrText>
            </w:r>
            <w:r w:rsidR="00A94E0F">
              <w:rPr>
                <w:noProof/>
                <w:webHidden/>
              </w:rPr>
            </w:r>
            <w:r w:rsidR="00A94E0F">
              <w:rPr>
                <w:noProof/>
                <w:webHidden/>
              </w:rPr>
              <w:fldChar w:fldCharType="separate"/>
            </w:r>
            <w:r w:rsidR="00A94E0F">
              <w:rPr>
                <w:noProof/>
                <w:webHidden/>
              </w:rPr>
              <w:t>13</w:t>
            </w:r>
            <w:r w:rsidR="00A94E0F">
              <w:rPr>
                <w:noProof/>
                <w:webHidden/>
              </w:rPr>
              <w:fldChar w:fldCharType="end"/>
            </w:r>
          </w:hyperlink>
        </w:p>
        <w:p w14:paraId="72475F4C" w14:textId="4B9CACAE" w:rsidR="00A94E0F" w:rsidRDefault="00C30AAE">
          <w:pPr>
            <w:pStyle w:val="TDC1"/>
            <w:tabs>
              <w:tab w:val="left" w:pos="442"/>
              <w:tab w:val="right" w:leader="dot" w:pos="9060"/>
            </w:tabs>
            <w:rPr>
              <w:rFonts w:asciiTheme="minorHAnsi" w:eastAsiaTheme="minorEastAsia" w:hAnsiTheme="minorHAnsi"/>
              <w:noProof/>
              <w:lang w:eastAsia="es-ES"/>
            </w:rPr>
          </w:pPr>
          <w:hyperlink w:anchor="_Toc61104688" w:history="1">
            <w:r w:rsidR="00A94E0F" w:rsidRPr="008A6727">
              <w:rPr>
                <w:rStyle w:val="Hipervnculo"/>
                <w:rFonts w:cs="Arial"/>
                <w:noProof/>
              </w:rPr>
              <w:t>2.</w:t>
            </w:r>
            <w:r w:rsidR="00A94E0F">
              <w:rPr>
                <w:rFonts w:asciiTheme="minorHAnsi" w:eastAsiaTheme="minorEastAsia" w:hAnsiTheme="minorHAnsi"/>
                <w:noProof/>
                <w:lang w:eastAsia="es-ES"/>
              </w:rPr>
              <w:tab/>
            </w:r>
            <w:r w:rsidR="00A94E0F" w:rsidRPr="008A6727">
              <w:rPr>
                <w:rStyle w:val="Hipervnculo"/>
                <w:rFonts w:cs="Arial"/>
                <w:noProof/>
              </w:rPr>
              <w:t>ESTADO DEL ARTE</w:t>
            </w:r>
            <w:r w:rsidR="00A94E0F">
              <w:rPr>
                <w:noProof/>
                <w:webHidden/>
              </w:rPr>
              <w:tab/>
            </w:r>
            <w:r w:rsidR="00A94E0F">
              <w:rPr>
                <w:noProof/>
                <w:webHidden/>
              </w:rPr>
              <w:fldChar w:fldCharType="begin"/>
            </w:r>
            <w:r w:rsidR="00A94E0F">
              <w:rPr>
                <w:noProof/>
                <w:webHidden/>
              </w:rPr>
              <w:instrText xml:space="preserve"> PAGEREF _Toc61104688 \h </w:instrText>
            </w:r>
            <w:r w:rsidR="00A94E0F">
              <w:rPr>
                <w:noProof/>
                <w:webHidden/>
              </w:rPr>
            </w:r>
            <w:r w:rsidR="00A94E0F">
              <w:rPr>
                <w:noProof/>
                <w:webHidden/>
              </w:rPr>
              <w:fldChar w:fldCharType="separate"/>
            </w:r>
            <w:r w:rsidR="00A94E0F">
              <w:rPr>
                <w:noProof/>
                <w:webHidden/>
              </w:rPr>
              <w:t>14</w:t>
            </w:r>
            <w:r w:rsidR="00A94E0F">
              <w:rPr>
                <w:noProof/>
                <w:webHidden/>
              </w:rPr>
              <w:fldChar w:fldCharType="end"/>
            </w:r>
          </w:hyperlink>
        </w:p>
        <w:p w14:paraId="371FD115" w14:textId="1EA16DDF" w:rsidR="00A94E0F" w:rsidRDefault="00C30AAE">
          <w:pPr>
            <w:pStyle w:val="TDC2"/>
            <w:tabs>
              <w:tab w:val="left" w:pos="880"/>
              <w:tab w:val="right" w:leader="dot" w:pos="9060"/>
            </w:tabs>
            <w:rPr>
              <w:rFonts w:asciiTheme="minorHAnsi" w:hAnsiTheme="minorHAnsi" w:cstheme="minorBidi"/>
              <w:noProof/>
            </w:rPr>
          </w:pPr>
          <w:hyperlink w:anchor="_Toc61104689" w:history="1">
            <w:r w:rsidR="00A94E0F" w:rsidRPr="008A6727">
              <w:rPr>
                <w:rStyle w:val="Hipervnculo"/>
                <w:noProof/>
              </w:rPr>
              <w:t>2.1.</w:t>
            </w:r>
            <w:r w:rsidR="00A94E0F">
              <w:rPr>
                <w:rFonts w:asciiTheme="minorHAnsi" w:hAnsiTheme="minorHAnsi" w:cstheme="minorBidi"/>
                <w:noProof/>
              </w:rPr>
              <w:tab/>
            </w:r>
            <w:r w:rsidR="00A94E0F" w:rsidRPr="008A6727">
              <w:rPr>
                <w:rStyle w:val="Hipervnculo"/>
                <w:noProof/>
              </w:rPr>
              <w:t>Internet of Things (IoT)</w:t>
            </w:r>
            <w:r w:rsidR="00A94E0F">
              <w:rPr>
                <w:noProof/>
                <w:webHidden/>
              </w:rPr>
              <w:tab/>
            </w:r>
            <w:r w:rsidR="00A94E0F">
              <w:rPr>
                <w:noProof/>
                <w:webHidden/>
              </w:rPr>
              <w:fldChar w:fldCharType="begin"/>
            </w:r>
            <w:r w:rsidR="00A94E0F">
              <w:rPr>
                <w:noProof/>
                <w:webHidden/>
              </w:rPr>
              <w:instrText xml:space="preserve"> PAGEREF _Toc61104689 \h </w:instrText>
            </w:r>
            <w:r w:rsidR="00A94E0F">
              <w:rPr>
                <w:noProof/>
                <w:webHidden/>
              </w:rPr>
            </w:r>
            <w:r w:rsidR="00A94E0F">
              <w:rPr>
                <w:noProof/>
                <w:webHidden/>
              </w:rPr>
              <w:fldChar w:fldCharType="separate"/>
            </w:r>
            <w:r w:rsidR="00A94E0F">
              <w:rPr>
                <w:noProof/>
                <w:webHidden/>
              </w:rPr>
              <w:t>14</w:t>
            </w:r>
            <w:r w:rsidR="00A94E0F">
              <w:rPr>
                <w:noProof/>
                <w:webHidden/>
              </w:rPr>
              <w:fldChar w:fldCharType="end"/>
            </w:r>
          </w:hyperlink>
        </w:p>
        <w:p w14:paraId="5AA4F0D0" w14:textId="322F197A" w:rsidR="00A94E0F" w:rsidRDefault="00C30AAE">
          <w:pPr>
            <w:pStyle w:val="TDC3"/>
            <w:rPr>
              <w:rFonts w:asciiTheme="minorHAnsi" w:hAnsiTheme="minorHAnsi" w:cstheme="minorBidi"/>
              <w:noProof/>
            </w:rPr>
          </w:pPr>
          <w:hyperlink w:anchor="_Toc61104690" w:history="1">
            <w:r w:rsidR="00A94E0F" w:rsidRPr="008A6727">
              <w:rPr>
                <w:rStyle w:val="Hipervnculo"/>
                <w:rFonts w:cs="Arial"/>
                <w:noProof/>
              </w:rPr>
              <w:t>2.1.1.</w:t>
            </w:r>
            <w:r w:rsidR="00A94E0F">
              <w:rPr>
                <w:rFonts w:asciiTheme="minorHAnsi" w:hAnsiTheme="minorHAnsi" w:cstheme="minorBidi"/>
                <w:noProof/>
              </w:rPr>
              <w:tab/>
            </w:r>
            <w:r w:rsidR="00A94E0F" w:rsidRPr="008A6727">
              <w:rPr>
                <w:rStyle w:val="Hipervnculo"/>
                <w:noProof/>
              </w:rPr>
              <w:t>Introducción [2]</w:t>
            </w:r>
            <w:r w:rsidR="00A94E0F">
              <w:rPr>
                <w:noProof/>
                <w:webHidden/>
              </w:rPr>
              <w:tab/>
            </w:r>
            <w:r w:rsidR="00A94E0F">
              <w:rPr>
                <w:noProof/>
                <w:webHidden/>
              </w:rPr>
              <w:fldChar w:fldCharType="begin"/>
            </w:r>
            <w:r w:rsidR="00A94E0F">
              <w:rPr>
                <w:noProof/>
                <w:webHidden/>
              </w:rPr>
              <w:instrText xml:space="preserve"> PAGEREF _Toc61104690 \h </w:instrText>
            </w:r>
            <w:r w:rsidR="00A94E0F">
              <w:rPr>
                <w:noProof/>
                <w:webHidden/>
              </w:rPr>
            </w:r>
            <w:r w:rsidR="00A94E0F">
              <w:rPr>
                <w:noProof/>
                <w:webHidden/>
              </w:rPr>
              <w:fldChar w:fldCharType="separate"/>
            </w:r>
            <w:r w:rsidR="00A94E0F">
              <w:rPr>
                <w:noProof/>
                <w:webHidden/>
              </w:rPr>
              <w:t>14</w:t>
            </w:r>
            <w:r w:rsidR="00A94E0F">
              <w:rPr>
                <w:noProof/>
                <w:webHidden/>
              </w:rPr>
              <w:fldChar w:fldCharType="end"/>
            </w:r>
          </w:hyperlink>
        </w:p>
        <w:p w14:paraId="04B741C5" w14:textId="78F090C7" w:rsidR="00A94E0F" w:rsidRDefault="00C30AAE">
          <w:pPr>
            <w:pStyle w:val="TDC3"/>
            <w:rPr>
              <w:rFonts w:asciiTheme="minorHAnsi" w:hAnsiTheme="minorHAnsi" w:cstheme="minorBidi"/>
              <w:noProof/>
            </w:rPr>
          </w:pPr>
          <w:hyperlink w:anchor="_Toc61104691" w:history="1">
            <w:r w:rsidR="00A94E0F" w:rsidRPr="008A6727">
              <w:rPr>
                <w:rStyle w:val="Hipervnculo"/>
                <w:rFonts w:cs="Arial"/>
                <w:noProof/>
              </w:rPr>
              <w:t>2.1.2.</w:t>
            </w:r>
            <w:r w:rsidR="00A94E0F">
              <w:rPr>
                <w:rFonts w:asciiTheme="minorHAnsi" w:hAnsiTheme="minorHAnsi" w:cstheme="minorBidi"/>
                <w:noProof/>
              </w:rPr>
              <w:tab/>
            </w:r>
            <w:r w:rsidR="00A94E0F" w:rsidRPr="008A6727">
              <w:rPr>
                <w:rStyle w:val="Hipervnculo"/>
                <w:noProof/>
              </w:rPr>
              <w:t>Componentes [2]</w:t>
            </w:r>
            <w:r w:rsidR="00A94E0F">
              <w:rPr>
                <w:noProof/>
                <w:webHidden/>
              </w:rPr>
              <w:tab/>
            </w:r>
            <w:r w:rsidR="00A94E0F">
              <w:rPr>
                <w:noProof/>
                <w:webHidden/>
              </w:rPr>
              <w:fldChar w:fldCharType="begin"/>
            </w:r>
            <w:r w:rsidR="00A94E0F">
              <w:rPr>
                <w:noProof/>
                <w:webHidden/>
              </w:rPr>
              <w:instrText xml:space="preserve"> PAGEREF _Toc61104691 \h </w:instrText>
            </w:r>
            <w:r w:rsidR="00A94E0F">
              <w:rPr>
                <w:noProof/>
                <w:webHidden/>
              </w:rPr>
            </w:r>
            <w:r w:rsidR="00A94E0F">
              <w:rPr>
                <w:noProof/>
                <w:webHidden/>
              </w:rPr>
              <w:fldChar w:fldCharType="separate"/>
            </w:r>
            <w:r w:rsidR="00A94E0F">
              <w:rPr>
                <w:noProof/>
                <w:webHidden/>
              </w:rPr>
              <w:t>15</w:t>
            </w:r>
            <w:r w:rsidR="00A94E0F">
              <w:rPr>
                <w:noProof/>
                <w:webHidden/>
              </w:rPr>
              <w:fldChar w:fldCharType="end"/>
            </w:r>
          </w:hyperlink>
        </w:p>
        <w:p w14:paraId="0562CCC1" w14:textId="523E81D1" w:rsidR="00A94E0F" w:rsidRDefault="00C30AAE">
          <w:pPr>
            <w:pStyle w:val="TDC4"/>
            <w:tabs>
              <w:tab w:val="left" w:pos="1760"/>
              <w:tab w:val="right" w:leader="dot" w:pos="9060"/>
            </w:tabs>
            <w:rPr>
              <w:rFonts w:asciiTheme="minorHAnsi" w:eastAsiaTheme="minorEastAsia" w:hAnsiTheme="minorHAnsi"/>
              <w:noProof/>
              <w:lang w:eastAsia="es-ES"/>
            </w:rPr>
          </w:pPr>
          <w:hyperlink w:anchor="_Toc61104692" w:history="1">
            <w:r w:rsidR="00A94E0F" w:rsidRPr="008A6727">
              <w:rPr>
                <w:rStyle w:val="Hipervnculo"/>
                <w:rFonts w:cs="Arial"/>
                <w:noProof/>
              </w:rPr>
              <w:t>2.1.2.1.</w:t>
            </w:r>
            <w:r w:rsidR="00A94E0F">
              <w:rPr>
                <w:rFonts w:asciiTheme="minorHAnsi" w:eastAsiaTheme="minorEastAsia" w:hAnsiTheme="minorHAnsi"/>
                <w:noProof/>
                <w:lang w:eastAsia="es-ES"/>
              </w:rPr>
              <w:tab/>
            </w:r>
            <w:r w:rsidR="00A94E0F" w:rsidRPr="008A6727">
              <w:rPr>
                <w:rStyle w:val="Hipervnculo"/>
                <w:rFonts w:cs="Arial"/>
                <w:noProof/>
              </w:rPr>
              <w:t>Dispositivo</w:t>
            </w:r>
            <w:r w:rsidR="00A94E0F">
              <w:rPr>
                <w:noProof/>
                <w:webHidden/>
              </w:rPr>
              <w:tab/>
            </w:r>
            <w:r w:rsidR="00A94E0F">
              <w:rPr>
                <w:noProof/>
                <w:webHidden/>
              </w:rPr>
              <w:fldChar w:fldCharType="begin"/>
            </w:r>
            <w:r w:rsidR="00A94E0F">
              <w:rPr>
                <w:noProof/>
                <w:webHidden/>
              </w:rPr>
              <w:instrText xml:space="preserve"> PAGEREF _Toc61104692 \h </w:instrText>
            </w:r>
            <w:r w:rsidR="00A94E0F">
              <w:rPr>
                <w:noProof/>
                <w:webHidden/>
              </w:rPr>
            </w:r>
            <w:r w:rsidR="00A94E0F">
              <w:rPr>
                <w:noProof/>
                <w:webHidden/>
              </w:rPr>
              <w:fldChar w:fldCharType="separate"/>
            </w:r>
            <w:r w:rsidR="00A94E0F">
              <w:rPr>
                <w:noProof/>
                <w:webHidden/>
              </w:rPr>
              <w:t>15</w:t>
            </w:r>
            <w:r w:rsidR="00A94E0F">
              <w:rPr>
                <w:noProof/>
                <w:webHidden/>
              </w:rPr>
              <w:fldChar w:fldCharType="end"/>
            </w:r>
          </w:hyperlink>
        </w:p>
        <w:p w14:paraId="3A55C5B4" w14:textId="4DA30D86" w:rsidR="00A94E0F" w:rsidRDefault="00C30AAE">
          <w:pPr>
            <w:pStyle w:val="TDC4"/>
            <w:tabs>
              <w:tab w:val="left" w:pos="1760"/>
              <w:tab w:val="right" w:leader="dot" w:pos="9060"/>
            </w:tabs>
            <w:rPr>
              <w:rFonts w:asciiTheme="minorHAnsi" w:eastAsiaTheme="minorEastAsia" w:hAnsiTheme="minorHAnsi"/>
              <w:noProof/>
              <w:lang w:eastAsia="es-ES"/>
            </w:rPr>
          </w:pPr>
          <w:hyperlink w:anchor="_Toc61104693" w:history="1">
            <w:r w:rsidR="00A94E0F" w:rsidRPr="008A6727">
              <w:rPr>
                <w:rStyle w:val="Hipervnculo"/>
                <w:rFonts w:cs="Arial"/>
                <w:noProof/>
              </w:rPr>
              <w:t>2.1.2.2.</w:t>
            </w:r>
            <w:r w:rsidR="00A94E0F">
              <w:rPr>
                <w:rFonts w:asciiTheme="minorHAnsi" w:eastAsiaTheme="minorEastAsia" w:hAnsiTheme="minorHAnsi"/>
                <w:noProof/>
                <w:lang w:eastAsia="es-ES"/>
              </w:rPr>
              <w:tab/>
            </w:r>
            <w:r w:rsidR="00A94E0F" w:rsidRPr="008A6727">
              <w:rPr>
                <w:rStyle w:val="Hipervnculo"/>
                <w:rFonts w:cs="Arial"/>
                <w:noProof/>
              </w:rPr>
              <w:t>Red Local</w:t>
            </w:r>
            <w:r w:rsidR="00A94E0F">
              <w:rPr>
                <w:noProof/>
                <w:webHidden/>
              </w:rPr>
              <w:tab/>
            </w:r>
            <w:r w:rsidR="00A94E0F">
              <w:rPr>
                <w:noProof/>
                <w:webHidden/>
              </w:rPr>
              <w:fldChar w:fldCharType="begin"/>
            </w:r>
            <w:r w:rsidR="00A94E0F">
              <w:rPr>
                <w:noProof/>
                <w:webHidden/>
              </w:rPr>
              <w:instrText xml:space="preserve"> PAGEREF _Toc61104693 \h </w:instrText>
            </w:r>
            <w:r w:rsidR="00A94E0F">
              <w:rPr>
                <w:noProof/>
                <w:webHidden/>
              </w:rPr>
            </w:r>
            <w:r w:rsidR="00A94E0F">
              <w:rPr>
                <w:noProof/>
                <w:webHidden/>
              </w:rPr>
              <w:fldChar w:fldCharType="separate"/>
            </w:r>
            <w:r w:rsidR="00A94E0F">
              <w:rPr>
                <w:noProof/>
                <w:webHidden/>
              </w:rPr>
              <w:t>16</w:t>
            </w:r>
            <w:r w:rsidR="00A94E0F">
              <w:rPr>
                <w:noProof/>
                <w:webHidden/>
              </w:rPr>
              <w:fldChar w:fldCharType="end"/>
            </w:r>
          </w:hyperlink>
        </w:p>
        <w:p w14:paraId="078E7012" w14:textId="48787347" w:rsidR="00A94E0F" w:rsidRDefault="00C30AAE">
          <w:pPr>
            <w:pStyle w:val="TDC4"/>
            <w:tabs>
              <w:tab w:val="left" w:pos="1760"/>
              <w:tab w:val="right" w:leader="dot" w:pos="9060"/>
            </w:tabs>
            <w:rPr>
              <w:rFonts w:asciiTheme="minorHAnsi" w:eastAsiaTheme="minorEastAsia" w:hAnsiTheme="minorHAnsi"/>
              <w:noProof/>
              <w:lang w:eastAsia="es-ES"/>
            </w:rPr>
          </w:pPr>
          <w:hyperlink w:anchor="_Toc61104694" w:history="1">
            <w:r w:rsidR="00A94E0F" w:rsidRPr="008A6727">
              <w:rPr>
                <w:rStyle w:val="Hipervnculo"/>
                <w:rFonts w:cs="Arial"/>
                <w:noProof/>
              </w:rPr>
              <w:t>2.1.2.3.</w:t>
            </w:r>
            <w:r w:rsidR="00A94E0F">
              <w:rPr>
                <w:rFonts w:asciiTheme="minorHAnsi" w:eastAsiaTheme="minorEastAsia" w:hAnsiTheme="minorHAnsi"/>
                <w:noProof/>
                <w:lang w:eastAsia="es-ES"/>
              </w:rPr>
              <w:tab/>
            </w:r>
            <w:r w:rsidR="00A94E0F" w:rsidRPr="008A6727">
              <w:rPr>
                <w:rStyle w:val="Hipervnculo"/>
                <w:rFonts w:cs="Arial"/>
                <w:noProof/>
              </w:rPr>
              <w:t>Internet</w:t>
            </w:r>
            <w:r w:rsidR="00A94E0F">
              <w:rPr>
                <w:noProof/>
                <w:webHidden/>
              </w:rPr>
              <w:tab/>
            </w:r>
            <w:r w:rsidR="00A94E0F">
              <w:rPr>
                <w:noProof/>
                <w:webHidden/>
              </w:rPr>
              <w:fldChar w:fldCharType="begin"/>
            </w:r>
            <w:r w:rsidR="00A94E0F">
              <w:rPr>
                <w:noProof/>
                <w:webHidden/>
              </w:rPr>
              <w:instrText xml:space="preserve"> PAGEREF _Toc61104694 \h </w:instrText>
            </w:r>
            <w:r w:rsidR="00A94E0F">
              <w:rPr>
                <w:noProof/>
                <w:webHidden/>
              </w:rPr>
            </w:r>
            <w:r w:rsidR="00A94E0F">
              <w:rPr>
                <w:noProof/>
                <w:webHidden/>
              </w:rPr>
              <w:fldChar w:fldCharType="separate"/>
            </w:r>
            <w:r w:rsidR="00A94E0F">
              <w:rPr>
                <w:noProof/>
                <w:webHidden/>
              </w:rPr>
              <w:t>16</w:t>
            </w:r>
            <w:r w:rsidR="00A94E0F">
              <w:rPr>
                <w:noProof/>
                <w:webHidden/>
              </w:rPr>
              <w:fldChar w:fldCharType="end"/>
            </w:r>
          </w:hyperlink>
        </w:p>
        <w:p w14:paraId="7E6E28AB" w14:textId="3A48B1D3" w:rsidR="00A94E0F" w:rsidRDefault="00C30AAE">
          <w:pPr>
            <w:pStyle w:val="TDC4"/>
            <w:tabs>
              <w:tab w:val="left" w:pos="1760"/>
              <w:tab w:val="right" w:leader="dot" w:pos="9060"/>
            </w:tabs>
            <w:rPr>
              <w:rFonts w:asciiTheme="minorHAnsi" w:eastAsiaTheme="minorEastAsia" w:hAnsiTheme="minorHAnsi"/>
              <w:noProof/>
              <w:lang w:eastAsia="es-ES"/>
            </w:rPr>
          </w:pPr>
          <w:hyperlink w:anchor="_Toc61104695" w:history="1">
            <w:r w:rsidR="00A94E0F" w:rsidRPr="008A6727">
              <w:rPr>
                <w:rStyle w:val="Hipervnculo"/>
                <w:rFonts w:cs="Arial"/>
                <w:noProof/>
              </w:rPr>
              <w:t>2.1.2.4.</w:t>
            </w:r>
            <w:r w:rsidR="00A94E0F">
              <w:rPr>
                <w:rFonts w:asciiTheme="minorHAnsi" w:eastAsiaTheme="minorEastAsia" w:hAnsiTheme="minorHAnsi"/>
                <w:noProof/>
                <w:lang w:eastAsia="es-ES"/>
              </w:rPr>
              <w:tab/>
            </w:r>
            <w:r w:rsidR="00A94E0F" w:rsidRPr="008A6727">
              <w:rPr>
                <w:rStyle w:val="Hipervnculo"/>
                <w:rFonts w:cs="Arial"/>
                <w:noProof/>
              </w:rPr>
              <w:t>Servicios Backend</w:t>
            </w:r>
            <w:r w:rsidR="00A94E0F">
              <w:rPr>
                <w:noProof/>
                <w:webHidden/>
              </w:rPr>
              <w:tab/>
            </w:r>
            <w:r w:rsidR="00A94E0F">
              <w:rPr>
                <w:noProof/>
                <w:webHidden/>
              </w:rPr>
              <w:fldChar w:fldCharType="begin"/>
            </w:r>
            <w:r w:rsidR="00A94E0F">
              <w:rPr>
                <w:noProof/>
                <w:webHidden/>
              </w:rPr>
              <w:instrText xml:space="preserve"> PAGEREF _Toc61104695 \h </w:instrText>
            </w:r>
            <w:r w:rsidR="00A94E0F">
              <w:rPr>
                <w:noProof/>
                <w:webHidden/>
              </w:rPr>
            </w:r>
            <w:r w:rsidR="00A94E0F">
              <w:rPr>
                <w:noProof/>
                <w:webHidden/>
              </w:rPr>
              <w:fldChar w:fldCharType="separate"/>
            </w:r>
            <w:r w:rsidR="00A94E0F">
              <w:rPr>
                <w:noProof/>
                <w:webHidden/>
              </w:rPr>
              <w:t>16</w:t>
            </w:r>
            <w:r w:rsidR="00A94E0F">
              <w:rPr>
                <w:noProof/>
                <w:webHidden/>
              </w:rPr>
              <w:fldChar w:fldCharType="end"/>
            </w:r>
          </w:hyperlink>
        </w:p>
        <w:p w14:paraId="631B28EC" w14:textId="69206038" w:rsidR="00A94E0F" w:rsidRDefault="00C30AAE">
          <w:pPr>
            <w:pStyle w:val="TDC4"/>
            <w:tabs>
              <w:tab w:val="left" w:pos="1760"/>
              <w:tab w:val="right" w:leader="dot" w:pos="9060"/>
            </w:tabs>
            <w:rPr>
              <w:rFonts w:asciiTheme="minorHAnsi" w:eastAsiaTheme="minorEastAsia" w:hAnsiTheme="minorHAnsi"/>
              <w:noProof/>
              <w:lang w:eastAsia="es-ES"/>
            </w:rPr>
          </w:pPr>
          <w:hyperlink w:anchor="_Toc61104696" w:history="1">
            <w:r w:rsidR="00A94E0F" w:rsidRPr="008A6727">
              <w:rPr>
                <w:rStyle w:val="Hipervnculo"/>
                <w:rFonts w:cs="Arial"/>
                <w:noProof/>
              </w:rPr>
              <w:t>2.1.2.5.</w:t>
            </w:r>
            <w:r w:rsidR="00A94E0F">
              <w:rPr>
                <w:rFonts w:asciiTheme="minorHAnsi" w:eastAsiaTheme="minorEastAsia" w:hAnsiTheme="minorHAnsi"/>
                <w:noProof/>
                <w:lang w:eastAsia="es-ES"/>
              </w:rPr>
              <w:tab/>
            </w:r>
            <w:r w:rsidR="00A94E0F" w:rsidRPr="008A6727">
              <w:rPr>
                <w:rStyle w:val="Hipervnculo"/>
                <w:rFonts w:cs="Arial"/>
                <w:noProof/>
              </w:rPr>
              <w:t>Aplicaciones</w:t>
            </w:r>
            <w:r w:rsidR="00A94E0F">
              <w:rPr>
                <w:noProof/>
                <w:webHidden/>
              </w:rPr>
              <w:tab/>
            </w:r>
            <w:r w:rsidR="00A94E0F">
              <w:rPr>
                <w:noProof/>
                <w:webHidden/>
              </w:rPr>
              <w:fldChar w:fldCharType="begin"/>
            </w:r>
            <w:r w:rsidR="00A94E0F">
              <w:rPr>
                <w:noProof/>
                <w:webHidden/>
              </w:rPr>
              <w:instrText xml:space="preserve"> PAGEREF _Toc61104696 \h </w:instrText>
            </w:r>
            <w:r w:rsidR="00A94E0F">
              <w:rPr>
                <w:noProof/>
                <w:webHidden/>
              </w:rPr>
            </w:r>
            <w:r w:rsidR="00A94E0F">
              <w:rPr>
                <w:noProof/>
                <w:webHidden/>
              </w:rPr>
              <w:fldChar w:fldCharType="separate"/>
            </w:r>
            <w:r w:rsidR="00A94E0F">
              <w:rPr>
                <w:noProof/>
                <w:webHidden/>
              </w:rPr>
              <w:t>17</w:t>
            </w:r>
            <w:r w:rsidR="00A94E0F">
              <w:rPr>
                <w:noProof/>
                <w:webHidden/>
              </w:rPr>
              <w:fldChar w:fldCharType="end"/>
            </w:r>
          </w:hyperlink>
        </w:p>
        <w:p w14:paraId="23FDC8DE" w14:textId="2D34ABF4" w:rsidR="00A94E0F" w:rsidRDefault="00C30AAE">
          <w:pPr>
            <w:pStyle w:val="TDC3"/>
            <w:rPr>
              <w:rFonts w:asciiTheme="minorHAnsi" w:hAnsiTheme="minorHAnsi" w:cstheme="minorBidi"/>
              <w:noProof/>
            </w:rPr>
          </w:pPr>
          <w:hyperlink w:anchor="_Toc61104697" w:history="1">
            <w:r w:rsidR="00A94E0F" w:rsidRPr="008A6727">
              <w:rPr>
                <w:rStyle w:val="Hipervnculo"/>
                <w:rFonts w:cs="Arial"/>
                <w:noProof/>
              </w:rPr>
              <w:t>2.1.3.</w:t>
            </w:r>
            <w:r w:rsidR="00A94E0F">
              <w:rPr>
                <w:rFonts w:asciiTheme="minorHAnsi" w:hAnsiTheme="minorHAnsi" w:cstheme="minorBidi"/>
                <w:noProof/>
              </w:rPr>
              <w:tab/>
            </w:r>
            <w:r w:rsidR="00A94E0F" w:rsidRPr="008A6727">
              <w:rPr>
                <w:rStyle w:val="Hipervnculo"/>
                <w:noProof/>
              </w:rPr>
              <w:t>Sensores</w:t>
            </w:r>
            <w:r w:rsidR="00A94E0F">
              <w:rPr>
                <w:noProof/>
                <w:webHidden/>
              </w:rPr>
              <w:tab/>
            </w:r>
            <w:r w:rsidR="00A94E0F">
              <w:rPr>
                <w:noProof/>
                <w:webHidden/>
              </w:rPr>
              <w:fldChar w:fldCharType="begin"/>
            </w:r>
            <w:r w:rsidR="00A94E0F">
              <w:rPr>
                <w:noProof/>
                <w:webHidden/>
              </w:rPr>
              <w:instrText xml:space="preserve"> PAGEREF _Toc61104697 \h </w:instrText>
            </w:r>
            <w:r w:rsidR="00A94E0F">
              <w:rPr>
                <w:noProof/>
                <w:webHidden/>
              </w:rPr>
            </w:r>
            <w:r w:rsidR="00A94E0F">
              <w:rPr>
                <w:noProof/>
                <w:webHidden/>
              </w:rPr>
              <w:fldChar w:fldCharType="separate"/>
            </w:r>
            <w:r w:rsidR="00A94E0F">
              <w:rPr>
                <w:noProof/>
                <w:webHidden/>
              </w:rPr>
              <w:t>17</w:t>
            </w:r>
            <w:r w:rsidR="00A94E0F">
              <w:rPr>
                <w:noProof/>
                <w:webHidden/>
              </w:rPr>
              <w:fldChar w:fldCharType="end"/>
            </w:r>
          </w:hyperlink>
        </w:p>
        <w:p w14:paraId="5A0FAC09" w14:textId="40C0C411" w:rsidR="00A94E0F" w:rsidRDefault="00C30AAE">
          <w:pPr>
            <w:pStyle w:val="TDC3"/>
            <w:rPr>
              <w:rFonts w:asciiTheme="minorHAnsi" w:hAnsiTheme="minorHAnsi" w:cstheme="minorBidi"/>
              <w:noProof/>
            </w:rPr>
          </w:pPr>
          <w:hyperlink w:anchor="_Toc61104698" w:history="1">
            <w:r w:rsidR="00A94E0F" w:rsidRPr="008A6727">
              <w:rPr>
                <w:rStyle w:val="Hipervnculo"/>
                <w:rFonts w:cs="Arial"/>
                <w:noProof/>
              </w:rPr>
              <w:t>2.1.4.</w:t>
            </w:r>
            <w:r w:rsidR="00A94E0F">
              <w:rPr>
                <w:rFonts w:asciiTheme="minorHAnsi" w:hAnsiTheme="minorHAnsi" w:cstheme="minorBidi"/>
                <w:noProof/>
              </w:rPr>
              <w:tab/>
            </w:r>
            <w:r w:rsidR="00A94E0F" w:rsidRPr="008A6727">
              <w:rPr>
                <w:rStyle w:val="Hipervnculo"/>
                <w:noProof/>
              </w:rPr>
              <w:t>Arquitectura [3]</w:t>
            </w:r>
            <w:r w:rsidR="00A94E0F">
              <w:rPr>
                <w:noProof/>
                <w:webHidden/>
              </w:rPr>
              <w:tab/>
            </w:r>
            <w:r w:rsidR="00A94E0F">
              <w:rPr>
                <w:noProof/>
                <w:webHidden/>
              </w:rPr>
              <w:fldChar w:fldCharType="begin"/>
            </w:r>
            <w:r w:rsidR="00A94E0F">
              <w:rPr>
                <w:noProof/>
                <w:webHidden/>
              </w:rPr>
              <w:instrText xml:space="preserve"> PAGEREF _Toc61104698 \h </w:instrText>
            </w:r>
            <w:r w:rsidR="00A94E0F">
              <w:rPr>
                <w:noProof/>
                <w:webHidden/>
              </w:rPr>
            </w:r>
            <w:r w:rsidR="00A94E0F">
              <w:rPr>
                <w:noProof/>
                <w:webHidden/>
              </w:rPr>
              <w:fldChar w:fldCharType="separate"/>
            </w:r>
            <w:r w:rsidR="00A94E0F">
              <w:rPr>
                <w:noProof/>
                <w:webHidden/>
              </w:rPr>
              <w:t>18</w:t>
            </w:r>
            <w:r w:rsidR="00A94E0F">
              <w:rPr>
                <w:noProof/>
                <w:webHidden/>
              </w:rPr>
              <w:fldChar w:fldCharType="end"/>
            </w:r>
          </w:hyperlink>
        </w:p>
        <w:p w14:paraId="2647C8BC" w14:textId="4ECAE19D" w:rsidR="00A94E0F" w:rsidRDefault="00C30AAE">
          <w:pPr>
            <w:pStyle w:val="TDC4"/>
            <w:tabs>
              <w:tab w:val="left" w:pos="1760"/>
              <w:tab w:val="right" w:leader="dot" w:pos="9060"/>
            </w:tabs>
            <w:rPr>
              <w:rFonts w:asciiTheme="minorHAnsi" w:eastAsiaTheme="minorEastAsia" w:hAnsiTheme="minorHAnsi"/>
              <w:noProof/>
              <w:lang w:eastAsia="es-ES"/>
            </w:rPr>
          </w:pPr>
          <w:hyperlink w:anchor="_Toc61104699" w:history="1">
            <w:r w:rsidR="00A94E0F" w:rsidRPr="008A6727">
              <w:rPr>
                <w:rStyle w:val="Hipervnculo"/>
                <w:rFonts w:cs="Arial"/>
                <w:noProof/>
              </w:rPr>
              <w:t>2.1.4.1.</w:t>
            </w:r>
            <w:r w:rsidR="00A94E0F">
              <w:rPr>
                <w:rFonts w:asciiTheme="minorHAnsi" w:eastAsiaTheme="minorEastAsia" w:hAnsiTheme="minorHAnsi"/>
                <w:noProof/>
                <w:lang w:eastAsia="es-ES"/>
              </w:rPr>
              <w:tab/>
            </w:r>
            <w:r w:rsidR="00A94E0F" w:rsidRPr="008A6727">
              <w:rPr>
                <w:rStyle w:val="Hipervnculo"/>
                <w:noProof/>
              </w:rPr>
              <w:t>Capa de Sensorizado</w:t>
            </w:r>
            <w:r w:rsidR="00A94E0F">
              <w:rPr>
                <w:noProof/>
                <w:webHidden/>
              </w:rPr>
              <w:tab/>
            </w:r>
            <w:r w:rsidR="00A94E0F">
              <w:rPr>
                <w:noProof/>
                <w:webHidden/>
              </w:rPr>
              <w:fldChar w:fldCharType="begin"/>
            </w:r>
            <w:r w:rsidR="00A94E0F">
              <w:rPr>
                <w:noProof/>
                <w:webHidden/>
              </w:rPr>
              <w:instrText xml:space="preserve"> PAGEREF _Toc61104699 \h </w:instrText>
            </w:r>
            <w:r w:rsidR="00A94E0F">
              <w:rPr>
                <w:noProof/>
                <w:webHidden/>
              </w:rPr>
            </w:r>
            <w:r w:rsidR="00A94E0F">
              <w:rPr>
                <w:noProof/>
                <w:webHidden/>
              </w:rPr>
              <w:fldChar w:fldCharType="separate"/>
            </w:r>
            <w:r w:rsidR="00A94E0F">
              <w:rPr>
                <w:noProof/>
                <w:webHidden/>
              </w:rPr>
              <w:t>18</w:t>
            </w:r>
            <w:r w:rsidR="00A94E0F">
              <w:rPr>
                <w:noProof/>
                <w:webHidden/>
              </w:rPr>
              <w:fldChar w:fldCharType="end"/>
            </w:r>
          </w:hyperlink>
        </w:p>
        <w:p w14:paraId="2AECAA9E" w14:textId="0724F2BC" w:rsidR="00A94E0F" w:rsidRDefault="00C30AAE">
          <w:pPr>
            <w:pStyle w:val="TDC4"/>
            <w:tabs>
              <w:tab w:val="left" w:pos="1760"/>
              <w:tab w:val="right" w:leader="dot" w:pos="9060"/>
            </w:tabs>
            <w:rPr>
              <w:rFonts w:asciiTheme="minorHAnsi" w:eastAsiaTheme="minorEastAsia" w:hAnsiTheme="minorHAnsi"/>
              <w:noProof/>
              <w:lang w:eastAsia="es-ES"/>
            </w:rPr>
          </w:pPr>
          <w:hyperlink w:anchor="_Toc61104700" w:history="1">
            <w:r w:rsidR="00A94E0F" w:rsidRPr="008A6727">
              <w:rPr>
                <w:rStyle w:val="Hipervnculo"/>
                <w:rFonts w:cs="Arial"/>
                <w:noProof/>
              </w:rPr>
              <w:t>2.1.4.2.</w:t>
            </w:r>
            <w:r w:rsidR="00A94E0F">
              <w:rPr>
                <w:rFonts w:asciiTheme="minorHAnsi" w:eastAsiaTheme="minorEastAsia" w:hAnsiTheme="minorHAnsi"/>
                <w:noProof/>
                <w:lang w:eastAsia="es-ES"/>
              </w:rPr>
              <w:tab/>
            </w:r>
            <w:r w:rsidR="00A94E0F" w:rsidRPr="008A6727">
              <w:rPr>
                <w:rStyle w:val="Hipervnculo"/>
                <w:noProof/>
              </w:rPr>
              <w:t>Capa de Red</w:t>
            </w:r>
            <w:r w:rsidR="00A94E0F">
              <w:rPr>
                <w:noProof/>
                <w:webHidden/>
              </w:rPr>
              <w:tab/>
            </w:r>
            <w:r w:rsidR="00A94E0F">
              <w:rPr>
                <w:noProof/>
                <w:webHidden/>
              </w:rPr>
              <w:fldChar w:fldCharType="begin"/>
            </w:r>
            <w:r w:rsidR="00A94E0F">
              <w:rPr>
                <w:noProof/>
                <w:webHidden/>
              </w:rPr>
              <w:instrText xml:space="preserve"> PAGEREF _Toc61104700 \h </w:instrText>
            </w:r>
            <w:r w:rsidR="00A94E0F">
              <w:rPr>
                <w:noProof/>
                <w:webHidden/>
              </w:rPr>
            </w:r>
            <w:r w:rsidR="00A94E0F">
              <w:rPr>
                <w:noProof/>
                <w:webHidden/>
              </w:rPr>
              <w:fldChar w:fldCharType="separate"/>
            </w:r>
            <w:r w:rsidR="00A94E0F">
              <w:rPr>
                <w:noProof/>
                <w:webHidden/>
              </w:rPr>
              <w:t>18</w:t>
            </w:r>
            <w:r w:rsidR="00A94E0F">
              <w:rPr>
                <w:noProof/>
                <w:webHidden/>
              </w:rPr>
              <w:fldChar w:fldCharType="end"/>
            </w:r>
          </w:hyperlink>
        </w:p>
        <w:p w14:paraId="545A2C77" w14:textId="3F68B4AF" w:rsidR="00A94E0F" w:rsidRDefault="00C30AAE">
          <w:pPr>
            <w:pStyle w:val="TDC4"/>
            <w:tabs>
              <w:tab w:val="left" w:pos="1760"/>
              <w:tab w:val="right" w:leader="dot" w:pos="9060"/>
            </w:tabs>
            <w:rPr>
              <w:rFonts w:asciiTheme="minorHAnsi" w:eastAsiaTheme="minorEastAsia" w:hAnsiTheme="minorHAnsi"/>
              <w:noProof/>
              <w:lang w:eastAsia="es-ES"/>
            </w:rPr>
          </w:pPr>
          <w:hyperlink w:anchor="_Toc61104701" w:history="1">
            <w:r w:rsidR="00A94E0F" w:rsidRPr="008A6727">
              <w:rPr>
                <w:rStyle w:val="Hipervnculo"/>
                <w:rFonts w:cs="Arial"/>
                <w:noProof/>
              </w:rPr>
              <w:t>2.1.4.3.</w:t>
            </w:r>
            <w:r w:rsidR="00A94E0F">
              <w:rPr>
                <w:rFonts w:asciiTheme="minorHAnsi" w:eastAsiaTheme="minorEastAsia" w:hAnsiTheme="minorHAnsi"/>
                <w:noProof/>
                <w:lang w:eastAsia="es-ES"/>
              </w:rPr>
              <w:tab/>
            </w:r>
            <w:r w:rsidR="00A94E0F" w:rsidRPr="008A6727">
              <w:rPr>
                <w:rStyle w:val="Hipervnculo"/>
                <w:noProof/>
              </w:rPr>
              <w:t>Capa de Servicio</w:t>
            </w:r>
            <w:r w:rsidR="00A94E0F">
              <w:rPr>
                <w:noProof/>
                <w:webHidden/>
              </w:rPr>
              <w:tab/>
            </w:r>
            <w:r w:rsidR="00A94E0F">
              <w:rPr>
                <w:noProof/>
                <w:webHidden/>
              </w:rPr>
              <w:fldChar w:fldCharType="begin"/>
            </w:r>
            <w:r w:rsidR="00A94E0F">
              <w:rPr>
                <w:noProof/>
                <w:webHidden/>
              </w:rPr>
              <w:instrText xml:space="preserve"> PAGEREF _Toc61104701 \h </w:instrText>
            </w:r>
            <w:r w:rsidR="00A94E0F">
              <w:rPr>
                <w:noProof/>
                <w:webHidden/>
              </w:rPr>
            </w:r>
            <w:r w:rsidR="00A94E0F">
              <w:rPr>
                <w:noProof/>
                <w:webHidden/>
              </w:rPr>
              <w:fldChar w:fldCharType="separate"/>
            </w:r>
            <w:r w:rsidR="00A94E0F">
              <w:rPr>
                <w:noProof/>
                <w:webHidden/>
              </w:rPr>
              <w:t>19</w:t>
            </w:r>
            <w:r w:rsidR="00A94E0F">
              <w:rPr>
                <w:noProof/>
                <w:webHidden/>
              </w:rPr>
              <w:fldChar w:fldCharType="end"/>
            </w:r>
          </w:hyperlink>
        </w:p>
        <w:p w14:paraId="2268AC7F" w14:textId="5955F0DC" w:rsidR="00A94E0F" w:rsidRDefault="00C30AAE">
          <w:pPr>
            <w:pStyle w:val="TDC4"/>
            <w:tabs>
              <w:tab w:val="left" w:pos="1760"/>
              <w:tab w:val="right" w:leader="dot" w:pos="9060"/>
            </w:tabs>
            <w:rPr>
              <w:rFonts w:asciiTheme="minorHAnsi" w:eastAsiaTheme="minorEastAsia" w:hAnsiTheme="minorHAnsi"/>
              <w:noProof/>
              <w:lang w:eastAsia="es-ES"/>
            </w:rPr>
          </w:pPr>
          <w:hyperlink w:anchor="_Toc61104702" w:history="1">
            <w:r w:rsidR="00A94E0F" w:rsidRPr="008A6727">
              <w:rPr>
                <w:rStyle w:val="Hipervnculo"/>
                <w:rFonts w:cs="Arial"/>
                <w:noProof/>
              </w:rPr>
              <w:t>2.1.4.4.</w:t>
            </w:r>
            <w:r w:rsidR="00A94E0F">
              <w:rPr>
                <w:rFonts w:asciiTheme="minorHAnsi" w:eastAsiaTheme="minorEastAsia" w:hAnsiTheme="minorHAnsi"/>
                <w:noProof/>
                <w:lang w:eastAsia="es-ES"/>
              </w:rPr>
              <w:tab/>
            </w:r>
            <w:r w:rsidR="00A94E0F" w:rsidRPr="008A6727">
              <w:rPr>
                <w:rStyle w:val="Hipervnculo"/>
                <w:noProof/>
              </w:rPr>
              <w:t>Capa de Interfaz</w:t>
            </w:r>
            <w:r w:rsidR="00A94E0F">
              <w:rPr>
                <w:noProof/>
                <w:webHidden/>
              </w:rPr>
              <w:tab/>
            </w:r>
            <w:r w:rsidR="00A94E0F">
              <w:rPr>
                <w:noProof/>
                <w:webHidden/>
              </w:rPr>
              <w:fldChar w:fldCharType="begin"/>
            </w:r>
            <w:r w:rsidR="00A94E0F">
              <w:rPr>
                <w:noProof/>
                <w:webHidden/>
              </w:rPr>
              <w:instrText xml:space="preserve"> PAGEREF _Toc61104702 \h </w:instrText>
            </w:r>
            <w:r w:rsidR="00A94E0F">
              <w:rPr>
                <w:noProof/>
                <w:webHidden/>
              </w:rPr>
            </w:r>
            <w:r w:rsidR="00A94E0F">
              <w:rPr>
                <w:noProof/>
                <w:webHidden/>
              </w:rPr>
              <w:fldChar w:fldCharType="separate"/>
            </w:r>
            <w:r w:rsidR="00A94E0F">
              <w:rPr>
                <w:noProof/>
                <w:webHidden/>
              </w:rPr>
              <w:t>19</w:t>
            </w:r>
            <w:r w:rsidR="00A94E0F">
              <w:rPr>
                <w:noProof/>
                <w:webHidden/>
              </w:rPr>
              <w:fldChar w:fldCharType="end"/>
            </w:r>
          </w:hyperlink>
        </w:p>
        <w:p w14:paraId="24AE40C1" w14:textId="4BFAD6B3" w:rsidR="00A94E0F" w:rsidRDefault="00C30AAE">
          <w:pPr>
            <w:pStyle w:val="TDC2"/>
            <w:tabs>
              <w:tab w:val="left" w:pos="880"/>
              <w:tab w:val="right" w:leader="dot" w:pos="9060"/>
            </w:tabs>
            <w:rPr>
              <w:rFonts w:asciiTheme="minorHAnsi" w:hAnsiTheme="minorHAnsi" w:cstheme="minorBidi"/>
              <w:noProof/>
            </w:rPr>
          </w:pPr>
          <w:hyperlink w:anchor="_Toc61104703" w:history="1">
            <w:r w:rsidR="00A94E0F" w:rsidRPr="008A6727">
              <w:rPr>
                <w:rStyle w:val="Hipervnculo"/>
                <w:noProof/>
              </w:rPr>
              <w:t>2.2.</w:t>
            </w:r>
            <w:r w:rsidR="00A94E0F">
              <w:rPr>
                <w:rFonts w:asciiTheme="minorHAnsi" w:hAnsiTheme="minorHAnsi" w:cstheme="minorBidi"/>
                <w:noProof/>
              </w:rPr>
              <w:tab/>
            </w:r>
            <w:r w:rsidR="00A94E0F" w:rsidRPr="008A6727">
              <w:rPr>
                <w:rStyle w:val="Hipervnculo"/>
                <w:noProof/>
              </w:rPr>
              <w:t>6LoWPAN [4]</w:t>
            </w:r>
            <w:r w:rsidR="00A94E0F">
              <w:rPr>
                <w:noProof/>
                <w:webHidden/>
              </w:rPr>
              <w:tab/>
            </w:r>
            <w:r w:rsidR="00A94E0F">
              <w:rPr>
                <w:noProof/>
                <w:webHidden/>
              </w:rPr>
              <w:fldChar w:fldCharType="begin"/>
            </w:r>
            <w:r w:rsidR="00A94E0F">
              <w:rPr>
                <w:noProof/>
                <w:webHidden/>
              </w:rPr>
              <w:instrText xml:space="preserve"> PAGEREF _Toc61104703 \h </w:instrText>
            </w:r>
            <w:r w:rsidR="00A94E0F">
              <w:rPr>
                <w:noProof/>
                <w:webHidden/>
              </w:rPr>
            </w:r>
            <w:r w:rsidR="00A94E0F">
              <w:rPr>
                <w:noProof/>
                <w:webHidden/>
              </w:rPr>
              <w:fldChar w:fldCharType="separate"/>
            </w:r>
            <w:r w:rsidR="00A94E0F">
              <w:rPr>
                <w:noProof/>
                <w:webHidden/>
              </w:rPr>
              <w:t>20</w:t>
            </w:r>
            <w:r w:rsidR="00A94E0F">
              <w:rPr>
                <w:noProof/>
                <w:webHidden/>
              </w:rPr>
              <w:fldChar w:fldCharType="end"/>
            </w:r>
          </w:hyperlink>
        </w:p>
        <w:p w14:paraId="4BF703EE" w14:textId="670CC2C8" w:rsidR="00A94E0F" w:rsidRDefault="00C30AAE">
          <w:pPr>
            <w:pStyle w:val="TDC3"/>
            <w:rPr>
              <w:rFonts w:asciiTheme="minorHAnsi" w:hAnsiTheme="minorHAnsi" w:cstheme="minorBidi"/>
              <w:noProof/>
            </w:rPr>
          </w:pPr>
          <w:hyperlink w:anchor="_Toc61104704" w:history="1">
            <w:r w:rsidR="00A94E0F" w:rsidRPr="008A6727">
              <w:rPr>
                <w:rStyle w:val="Hipervnculo"/>
                <w:noProof/>
              </w:rPr>
              <w:t>2.3.1. Significado 6LoWPAN [4]</w:t>
            </w:r>
            <w:r w:rsidR="00A94E0F">
              <w:rPr>
                <w:noProof/>
                <w:webHidden/>
              </w:rPr>
              <w:tab/>
            </w:r>
            <w:r w:rsidR="00A94E0F">
              <w:rPr>
                <w:noProof/>
                <w:webHidden/>
              </w:rPr>
              <w:fldChar w:fldCharType="begin"/>
            </w:r>
            <w:r w:rsidR="00A94E0F">
              <w:rPr>
                <w:noProof/>
                <w:webHidden/>
              </w:rPr>
              <w:instrText xml:space="preserve"> PAGEREF _Toc61104704 \h </w:instrText>
            </w:r>
            <w:r w:rsidR="00A94E0F">
              <w:rPr>
                <w:noProof/>
                <w:webHidden/>
              </w:rPr>
            </w:r>
            <w:r w:rsidR="00A94E0F">
              <w:rPr>
                <w:noProof/>
                <w:webHidden/>
              </w:rPr>
              <w:fldChar w:fldCharType="separate"/>
            </w:r>
            <w:r w:rsidR="00A94E0F">
              <w:rPr>
                <w:noProof/>
                <w:webHidden/>
              </w:rPr>
              <w:t>20</w:t>
            </w:r>
            <w:r w:rsidR="00A94E0F">
              <w:rPr>
                <w:noProof/>
                <w:webHidden/>
              </w:rPr>
              <w:fldChar w:fldCharType="end"/>
            </w:r>
          </w:hyperlink>
        </w:p>
        <w:p w14:paraId="5E5E96CE" w14:textId="44325E71" w:rsidR="00A94E0F" w:rsidRDefault="00C30AAE">
          <w:pPr>
            <w:pStyle w:val="TDC3"/>
            <w:rPr>
              <w:rFonts w:asciiTheme="minorHAnsi" w:hAnsiTheme="minorHAnsi" w:cstheme="minorBidi"/>
              <w:noProof/>
            </w:rPr>
          </w:pPr>
          <w:hyperlink w:anchor="_Toc61104705" w:history="1">
            <w:r w:rsidR="00A94E0F" w:rsidRPr="008A6727">
              <w:rPr>
                <w:rStyle w:val="Hipervnculo"/>
                <w:noProof/>
              </w:rPr>
              <w:t xml:space="preserve">2.3.2. Pila de Protocolos de 6LoWPAN </w:t>
            </w:r>
            <w:r w:rsidR="00A94E0F" w:rsidRPr="008A6727">
              <w:rPr>
                <w:rStyle w:val="Hipervnculo"/>
                <w:noProof/>
                <w:lang w:val="en-GB"/>
              </w:rPr>
              <w:t>[4]–[6]</w:t>
            </w:r>
            <w:r w:rsidR="00A94E0F">
              <w:rPr>
                <w:noProof/>
                <w:webHidden/>
              </w:rPr>
              <w:tab/>
            </w:r>
            <w:r w:rsidR="00A94E0F">
              <w:rPr>
                <w:noProof/>
                <w:webHidden/>
              </w:rPr>
              <w:fldChar w:fldCharType="begin"/>
            </w:r>
            <w:r w:rsidR="00A94E0F">
              <w:rPr>
                <w:noProof/>
                <w:webHidden/>
              </w:rPr>
              <w:instrText xml:space="preserve"> PAGEREF _Toc61104705 \h </w:instrText>
            </w:r>
            <w:r w:rsidR="00A94E0F">
              <w:rPr>
                <w:noProof/>
                <w:webHidden/>
              </w:rPr>
            </w:r>
            <w:r w:rsidR="00A94E0F">
              <w:rPr>
                <w:noProof/>
                <w:webHidden/>
              </w:rPr>
              <w:fldChar w:fldCharType="separate"/>
            </w:r>
            <w:r w:rsidR="00A94E0F">
              <w:rPr>
                <w:noProof/>
                <w:webHidden/>
              </w:rPr>
              <w:t>21</w:t>
            </w:r>
            <w:r w:rsidR="00A94E0F">
              <w:rPr>
                <w:noProof/>
                <w:webHidden/>
              </w:rPr>
              <w:fldChar w:fldCharType="end"/>
            </w:r>
          </w:hyperlink>
        </w:p>
        <w:p w14:paraId="6DCC3267" w14:textId="13BC4F2C" w:rsidR="00A94E0F" w:rsidRDefault="00C30AAE">
          <w:pPr>
            <w:pStyle w:val="TDC3"/>
            <w:rPr>
              <w:rFonts w:asciiTheme="minorHAnsi" w:hAnsiTheme="minorHAnsi" w:cstheme="minorBidi"/>
              <w:noProof/>
            </w:rPr>
          </w:pPr>
          <w:hyperlink w:anchor="_Toc61104706" w:history="1">
            <w:r w:rsidR="00A94E0F" w:rsidRPr="008A6727">
              <w:rPr>
                <w:rStyle w:val="Hipervnculo"/>
                <w:noProof/>
              </w:rPr>
              <w:t>2.3.4.</w:t>
            </w:r>
            <w:r w:rsidR="00A94E0F">
              <w:rPr>
                <w:noProof/>
                <w:webHidden/>
              </w:rPr>
              <w:tab/>
            </w:r>
            <w:r w:rsidR="00A94E0F">
              <w:rPr>
                <w:noProof/>
                <w:webHidden/>
              </w:rPr>
              <w:fldChar w:fldCharType="begin"/>
            </w:r>
            <w:r w:rsidR="00A94E0F">
              <w:rPr>
                <w:noProof/>
                <w:webHidden/>
              </w:rPr>
              <w:instrText xml:space="preserve"> PAGEREF _Toc61104706 \h </w:instrText>
            </w:r>
            <w:r w:rsidR="00A94E0F">
              <w:rPr>
                <w:noProof/>
                <w:webHidden/>
              </w:rPr>
            </w:r>
            <w:r w:rsidR="00A94E0F">
              <w:rPr>
                <w:noProof/>
                <w:webHidden/>
              </w:rPr>
              <w:fldChar w:fldCharType="separate"/>
            </w:r>
            <w:r w:rsidR="00A94E0F">
              <w:rPr>
                <w:noProof/>
                <w:webHidden/>
              </w:rPr>
              <w:t>21</w:t>
            </w:r>
            <w:r w:rsidR="00A94E0F">
              <w:rPr>
                <w:noProof/>
                <w:webHidden/>
              </w:rPr>
              <w:fldChar w:fldCharType="end"/>
            </w:r>
          </w:hyperlink>
        </w:p>
        <w:p w14:paraId="4DB683E4" w14:textId="7E1B5A69" w:rsidR="00A94E0F" w:rsidRDefault="00C30AAE">
          <w:pPr>
            <w:pStyle w:val="TDC1"/>
            <w:tabs>
              <w:tab w:val="left" w:pos="442"/>
              <w:tab w:val="right" w:leader="dot" w:pos="9060"/>
            </w:tabs>
            <w:rPr>
              <w:rFonts w:asciiTheme="minorHAnsi" w:eastAsiaTheme="minorEastAsia" w:hAnsiTheme="minorHAnsi"/>
              <w:noProof/>
              <w:lang w:eastAsia="es-ES"/>
            </w:rPr>
          </w:pPr>
          <w:hyperlink w:anchor="_Toc61104707" w:history="1">
            <w:r w:rsidR="00A94E0F" w:rsidRPr="008A6727">
              <w:rPr>
                <w:rStyle w:val="Hipervnculo"/>
                <w:rFonts w:cs="Arial"/>
                <w:noProof/>
                <w:lang w:val="en-GB"/>
              </w:rPr>
              <w:t>3.</w:t>
            </w:r>
            <w:r w:rsidR="00A94E0F">
              <w:rPr>
                <w:rFonts w:asciiTheme="minorHAnsi" w:eastAsiaTheme="minorEastAsia" w:hAnsiTheme="minorHAnsi"/>
                <w:noProof/>
                <w:lang w:eastAsia="es-ES"/>
              </w:rPr>
              <w:tab/>
            </w:r>
            <w:r w:rsidR="00A94E0F" w:rsidRPr="008A6727">
              <w:rPr>
                <w:rStyle w:val="Hipervnculo"/>
                <w:rFonts w:cs="Arial"/>
                <w:noProof/>
                <w:lang w:val="en-GB"/>
              </w:rPr>
              <w:t>OBJETIVOS</w:t>
            </w:r>
            <w:r w:rsidR="00A94E0F">
              <w:rPr>
                <w:noProof/>
                <w:webHidden/>
              </w:rPr>
              <w:tab/>
            </w:r>
            <w:r w:rsidR="00A94E0F">
              <w:rPr>
                <w:noProof/>
                <w:webHidden/>
              </w:rPr>
              <w:fldChar w:fldCharType="begin"/>
            </w:r>
            <w:r w:rsidR="00A94E0F">
              <w:rPr>
                <w:noProof/>
                <w:webHidden/>
              </w:rPr>
              <w:instrText xml:space="preserve"> PAGEREF _Toc61104707 \h </w:instrText>
            </w:r>
            <w:r w:rsidR="00A94E0F">
              <w:rPr>
                <w:noProof/>
                <w:webHidden/>
              </w:rPr>
            </w:r>
            <w:r w:rsidR="00A94E0F">
              <w:rPr>
                <w:noProof/>
                <w:webHidden/>
              </w:rPr>
              <w:fldChar w:fldCharType="separate"/>
            </w:r>
            <w:r w:rsidR="00A94E0F">
              <w:rPr>
                <w:noProof/>
                <w:webHidden/>
              </w:rPr>
              <w:t>21</w:t>
            </w:r>
            <w:r w:rsidR="00A94E0F">
              <w:rPr>
                <w:noProof/>
                <w:webHidden/>
              </w:rPr>
              <w:fldChar w:fldCharType="end"/>
            </w:r>
          </w:hyperlink>
        </w:p>
        <w:p w14:paraId="6DEEA003" w14:textId="792EA818" w:rsidR="00A94E0F" w:rsidRDefault="00C30AAE">
          <w:pPr>
            <w:pStyle w:val="TDC1"/>
            <w:tabs>
              <w:tab w:val="left" w:pos="442"/>
              <w:tab w:val="right" w:leader="dot" w:pos="9060"/>
            </w:tabs>
            <w:rPr>
              <w:rFonts w:asciiTheme="minorHAnsi" w:eastAsiaTheme="minorEastAsia" w:hAnsiTheme="minorHAnsi"/>
              <w:noProof/>
              <w:lang w:eastAsia="es-ES"/>
            </w:rPr>
          </w:pPr>
          <w:hyperlink w:anchor="_Toc61104708" w:history="1">
            <w:r w:rsidR="00A94E0F" w:rsidRPr="008A6727">
              <w:rPr>
                <w:rStyle w:val="Hipervnculo"/>
                <w:rFonts w:cs="Arial"/>
                <w:noProof/>
                <w:lang w:val="en-GB"/>
              </w:rPr>
              <w:t>4.</w:t>
            </w:r>
            <w:r w:rsidR="00A94E0F">
              <w:rPr>
                <w:rFonts w:asciiTheme="minorHAnsi" w:eastAsiaTheme="minorEastAsia" w:hAnsiTheme="minorHAnsi"/>
                <w:noProof/>
                <w:lang w:eastAsia="es-ES"/>
              </w:rPr>
              <w:tab/>
            </w:r>
            <w:r w:rsidR="00A94E0F" w:rsidRPr="008A6727">
              <w:rPr>
                <w:rStyle w:val="Hipervnculo"/>
                <w:rFonts w:cs="Arial"/>
                <w:noProof/>
                <w:lang w:val="en-GB"/>
              </w:rPr>
              <w:t>MÉTODOS Y EQUIPO</w:t>
            </w:r>
            <w:r w:rsidR="00A94E0F">
              <w:rPr>
                <w:noProof/>
                <w:webHidden/>
              </w:rPr>
              <w:tab/>
            </w:r>
            <w:r w:rsidR="00A94E0F">
              <w:rPr>
                <w:noProof/>
                <w:webHidden/>
              </w:rPr>
              <w:fldChar w:fldCharType="begin"/>
            </w:r>
            <w:r w:rsidR="00A94E0F">
              <w:rPr>
                <w:noProof/>
                <w:webHidden/>
              </w:rPr>
              <w:instrText xml:space="preserve"> PAGEREF _Toc61104708 \h </w:instrText>
            </w:r>
            <w:r w:rsidR="00A94E0F">
              <w:rPr>
                <w:noProof/>
                <w:webHidden/>
              </w:rPr>
            </w:r>
            <w:r w:rsidR="00A94E0F">
              <w:rPr>
                <w:noProof/>
                <w:webHidden/>
              </w:rPr>
              <w:fldChar w:fldCharType="separate"/>
            </w:r>
            <w:r w:rsidR="00A94E0F">
              <w:rPr>
                <w:noProof/>
                <w:webHidden/>
              </w:rPr>
              <w:t>22</w:t>
            </w:r>
            <w:r w:rsidR="00A94E0F">
              <w:rPr>
                <w:noProof/>
                <w:webHidden/>
              </w:rPr>
              <w:fldChar w:fldCharType="end"/>
            </w:r>
          </w:hyperlink>
        </w:p>
        <w:p w14:paraId="767D794A" w14:textId="557C3174" w:rsidR="00A94E0F" w:rsidRDefault="00C30AAE">
          <w:pPr>
            <w:pStyle w:val="TDC1"/>
            <w:tabs>
              <w:tab w:val="left" w:pos="442"/>
              <w:tab w:val="right" w:leader="dot" w:pos="9060"/>
            </w:tabs>
            <w:rPr>
              <w:rFonts w:asciiTheme="minorHAnsi" w:eastAsiaTheme="minorEastAsia" w:hAnsiTheme="minorHAnsi"/>
              <w:noProof/>
              <w:lang w:eastAsia="es-ES"/>
            </w:rPr>
          </w:pPr>
          <w:hyperlink w:anchor="_Toc61104709" w:history="1">
            <w:r w:rsidR="00A94E0F" w:rsidRPr="008A6727">
              <w:rPr>
                <w:rStyle w:val="Hipervnculo"/>
                <w:rFonts w:cs="Arial"/>
                <w:noProof/>
                <w:lang w:val="en-GB"/>
              </w:rPr>
              <w:t>5.</w:t>
            </w:r>
            <w:r w:rsidR="00A94E0F">
              <w:rPr>
                <w:rFonts w:asciiTheme="minorHAnsi" w:eastAsiaTheme="minorEastAsia" w:hAnsiTheme="minorHAnsi"/>
                <w:noProof/>
                <w:lang w:eastAsia="es-ES"/>
              </w:rPr>
              <w:tab/>
            </w:r>
            <w:r w:rsidR="00A94E0F" w:rsidRPr="008A6727">
              <w:rPr>
                <w:rStyle w:val="Hipervnculo"/>
                <w:rFonts w:cs="Arial"/>
                <w:noProof/>
                <w:lang w:val="en-GB"/>
              </w:rPr>
              <w:t>EXPERIMENTOS</w:t>
            </w:r>
            <w:r w:rsidR="00A94E0F">
              <w:rPr>
                <w:noProof/>
                <w:webHidden/>
              </w:rPr>
              <w:tab/>
            </w:r>
            <w:r w:rsidR="00A94E0F">
              <w:rPr>
                <w:noProof/>
                <w:webHidden/>
              </w:rPr>
              <w:fldChar w:fldCharType="begin"/>
            </w:r>
            <w:r w:rsidR="00A94E0F">
              <w:rPr>
                <w:noProof/>
                <w:webHidden/>
              </w:rPr>
              <w:instrText xml:space="preserve"> PAGEREF _Toc61104709 \h </w:instrText>
            </w:r>
            <w:r w:rsidR="00A94E0F">
              <w:rPr>
                <w:noProof/>
                <w:webHidden/>
              </w:rPr>
            </w:r>
            <w:r w:rsidR="00A94E0F">
              <w:rPr>
                <w:noProof/>
                <w:webHidden/>
              </w:rPr>
              <w:fldChar w:fldCharType="separate"/>
            </w:r>
            <w:r w:rsidR="00A94E0F">
              <w:rPr>
                <w:noProof/>
                <w:webHidden/>
              </w:rPr>
              <w:t>23</w:t>
            </w:r>
            <w:r w:rsidR="00A94E0F">
              <w:rPr>
                <w:noProof/>
                <w:webHidden/>
              </w:rPr>
              <w:fldChar w:fldCharType="end"/>
            </w:r>
          </w:hyperlink>
        </w:p>
        <w:p w14:paraId="46A302CB" w14:textId="65B71345" w:rsidR="00A94E0F" w:rsidRDefault="00C30AAE">
          <w:pPr>
            <w:pStyle w:val="TDC1"/>
            <w:tabs>
              <w:tab w:val="left" w:pos="442"/>
              <w:tab w:val="right" w:leader="dot" w:pos="9060"/>
            </w:tabs>
            <w:rPr>
              <w:rFonts w:asciiTheme="minorHAnsi" w:eastAsiaTheme="minorEastAsia" w:hAnsiTheme="minorHAnsi"/>
              <w:noProof/>
              <w:lang w:eastAsia="es-ES"/>
            </w:rPr>
          </w:pPr>
          <w:hyperlink w:anchor="_Toc61104710" w:history="1">
            <w:r w:rsidR="00A94E0F" w:rsidRPr="008A6727">
              <w:rPr>
                <w:rStyle w:val="Hipervnculo"/>
                <w:rFonts w:cs="Arial"/>
                <w:noProof/>
                <w:lang w:val="en-GB"/>
              </w:rPr>
              <w:t>6.</w:t>
            </w:r>
            <w:r w:rsidR="00A94E0F">
              <w:rPr>
                <w:rFonts w:asciiTheme="minorHAnsi" w:eastAsiaTheme="minorEastAsia" w:hAnsiTheme="minorHAnsi"/>
                <w:noProof/>
                <w:lang w:eastAsia="es-ES"/>
              </w:rPr>
              <w:tab/>
            </w:r>
            <w:r w:rsidR="00A94E0F" w:rsidRPr="008A6727">
              <w:rPr>
                <w:rStyle w:val="Hipervnculo"/>
                <w:rFonts w:cs="Arial"/>
                <w:noProof/>
                <w:lang w:val="en-GB"/>
              </w:rPr>
              <w:t>RESULTADOS Y ANÁLISIS</w:t>
            </w:r>
            <w:r w:rsidR="00A94E0F">
              <w:rPr>
                <w:noProof/>
                <w:webHidden/>
              </w:rPr>
              <w:tab/>
            </w:r>
            <w:r w:rsidR="00A94E0F">
              <w:rPr>
                <w:noProof/>
                <w:webHidden/>
              </w:rPr>
              <w:fldChar w:fldCharType="begin"/>
            </w:r>
            <w:r w:rsidR="00A94E0F">
              <w:rPr>
                <w:noProof/>
                <w:webHidden/>
              </w:rPr>
              <w:instrText xml:space="preserve"> PAGEREF _Toc61104710 \h </w:instrText>
            </w:r>
            <w:r w:rsidR="00A94E0F">
              <w:rPr>
                <w:noProof/>
                <w:webHidden/>
              </w:rPr>
            </w:r>
            <w:r w:rsidR="00A94E0F">
              <w:rPr>
                <w:noProof/>
                <w:webHidden/>
              </w:rPr>
              <w:fldChar w:fldCharType="separate"/>
            </w:r>
            <w:r w:rsidR="00A94E0F">
              <w:rPr>
                <w:noProof/>
                <w:webHidden/>
              </w:rPr>
              <w:t>24</w:t>
            </w:r>
            <w:r w:rsidR="00A94E0F">
              <w:rPr>
                <w:noProof/>
                <w:webHidden/>
              </w:rPr>
              <w:fldChar w:fldCharType="end"/>
            </w:r>
          </w:hyperlink>
        </w:p>
        <w:p w14:paraId="76AF09C6" w14:textId="43EE8118" w:rsidR="00A94E0F" w:rsidRDefault="00C30AAE">
          <w:pPr>
            <w:pStyle w:val="TDC1"/>
            <w:tabs>
              <w:tab w:val="left" w:pos="442"/>
              <w:tab w:val="right" w:leader="dot" w:pos="9060"/>
            </w:tabs>
            <w:rPr>
              <w:rFonts w:asciiTheme="minorHAnsi" w:eastAsiaTheme="minorEastAsia" w:hAnsiTheme="minorHAnsi"/>
              <w:noProof/>
              <w:lang w:eastAsia="es-ES"/>
            </w:rPr>
          </w:pPr>
          <w:hyperlink w:anchor="_Toc61104711" w:history="1">
            <w:r w:rsidR="00A94E0F" w:rsidRPr="008A6727">
              <w:rPr>
                <w:rStyle w:val="Hipervnculo"/>
                <w:rFonts w:cs="Arial"/>
                <w:noProof/>
                <w:lang w:val="en-GB"/>
              </w:rPr>
              <w:t>7.</w:t>
            </w:r>
            <w:r w:rsidR="00A94E0F">
              <w:rPr>
                <w:rFonts w:asciiTheme="minorHAnsi" w:eastAsiaTheme="minorEastAsia" w:hAnsiTheme="minorHAnsi"/>
                <w:noProof/>
                <w:lang w:eastAsia="es-ES"/>
              </w:rPr>
              <w:tab/>
            </w:r>
            <w:r w:rsidR="00A94E0F" w:rsidRPr="008A6727">
              <w:rPr>
                <w:rStyle w:val="Hipervnculo"/>
                <w:rFonts w:cs="Arial"/>
                <w:noProof/>
                <w:lang w:val="en-GB"/>
              </w:rPr>
              <w:t>CONCLUSIONES</w:t>
            </w:r>
            <w:r w:rsidR="00A94E0F">
              <w:rPr>
                <w:noProof/>
                <w:webHidden/>
              </w:rPr>
              <w:tab/>
            </w:r>
            <w:r w:rsidR="00A94E0F">
              <w:rPr>
                <w:noProof/>
                <w:webHidden/>
              </w:rPr>
              <w:fldChar w:fldCharType="begin"/>
            </w:r>
            <w:r w:rsidR="00A94E0F">
              <w:rPr>
                <w:noProof/>
                <w:webHidden/>
              </w:rPr>
              <w:instrText xml:space="preserve"> PAGEREF _Toc61104711 \h </w:instrText>
            </w:r>
            <w:r w:rsidR="00A94E0F">
              <w:rPr>
                <w:noProof/>
                <w:webHidden/>
              </w:rPr>
            </w:r>
            <w:r w:rsidR="00A94E0F">
              <w:rPr>
                <w:noProof/>
                <w:webHidden/>
              </w:rPr>
              <w:fldChar w:fldCharType="separate"/>
            </w:r>
            <w:r w:rsidR="00A94E0F">
              <w:rPr>
                <w:noProof/>
                <w:webHidden/>
              </w:rPr>
              <w:t>25</w:t>
            </w:r>
            <w:r w:rsidR="00A94E0F">
              <w:rPr>
                <w:noProof/>
                <w:webHidden/>
              </w:rPr>
              <w:fldChar w:fldCharType="end"/>
            </w:r>
          </w:hyperlink>
        </w:p>
        <w:p w14:paraId="3416DD94" w14:textId="6CD0F0D3" w:rsidR="00A94E0F" w:rsidRDefault="00C30AAE">
          <w:pPr>
            <w:pStyle w:val="TDC1"/>
            <w:tabs>
              <w:tab w:val="left" w:pos="442"/>
              <w:tab w:val="right" w:leader="dot" w:pos="9060"/>
            </w:tabs>
            <w:rPr>
              <w:rFonts w:asciiTheme="minorHAnsi" w:eastAsiaTheme="minorEastAsia" w:hAnsiTheme="minorHAnsi"/>
              <w:noProof/>
              <w:lang w:eastAsia="es-ES"/>
            </w:rPr>
          </w:pPr>
          <w:hyperlink w:anchor="_Toc61104712" w:history="1">
            <w:r w:rsidR="00A94E0F" w:rsidRPr="008A6727">
              <w:rPr>
                <w:rStyle w:val="Hipervnculo"/>
                <w:rFonts w:cs="Arial"/>
                <w:noProof/>
                <w:lang w:val="en-GB"/>
              </w:rPr>
              <w:t>8.</w:t>
            </w:r>
            <w:r w:rsidR="00A94E0F">
              <w:rPr>
                <w:rFonts w:asciiTheme="minorHAnsi" w:eastAsiaTheme="minorEastAsia" w:hAnsiTheme="minorHAnsi"/>
                <w:noProof/>
                <w:lang w:eastAsia="es-ES"/>
              </w:rPr>
              <w:tab/>
            </w:r>
            <w:r w:rsidR="00A94E0F" w:rsidRPr="008A6727">
              <w:rPr>
                <w:rStyle w:val="Hipervnculo"/>
                <w:rFonts w:cs="Arial"/>
                <w:noProof/>
                <w:lang w:val="en-GB"/>
              </w:rPr>
              <w:t>LINEAS FUTURAS</w:t>
            </w:r>
            <w:r w:rsidR="00A94E0F">
              <w:rPr>
                <w:noProof/>
                <w:webHidden/>
              </w:rPr>
              <w:tab/>
            </w:r>
            <w:r w:rsidR="00A94E0F">
              <w:rPr>
                <w:noProof/>
                <w:webHidden/>
              </w:rPr>
              <w:fldChar w:fldCharType="begin"/>
            </w:r>
            <w:r w:rsidR="00A94E0F">
              <w:rPr>
                <w:noProof/>
                <w:webHidden/>
              </w:rPr>
              <w:instrText xml:space="preserve"> PAGEREF _Toc61104712 \h </w:instrText>
            </w:r>
            <w:r w:rsidR="00A94E0F">
              <w:rPr>
                <w:noProof/>
                <w:webHidden/>
              </w:rPr>
            </w:r>
            <w:r w:rsidR="00A94E0F">
              <w:rPr>
                <w:noProof/>
                <w:webHidden/>
              </w:rPr>
              <w:fldChar w:fldCharType="separate"/>
            </w:r>
            <w:r w:rsidR="00A94E0F">
              <w:rPr>
                <w:noProof/>
                <w:webHidden/>
              </w:rPr>
              <w:t>26</w:t>
            </w:r>
            <w:r w:rsidR="00A94E0F">
              <w:rPr>
                <w:noProof/>
                <w:webHidden/>
              </w:rPr>
              <w:fldChar w:fldCharType="end"/>
            </w:r>
          </w:hyperlink>
        </w:p>
        <w:p w14:paraId="6C3F38ED" w14:textId="32DCBC1D" w:rsidR="00A94E0F" w:rsidRDefault="00C30AAE">
          <w:pPr>
            <w:pStyle w:val="TDC1"/>
            <w:tabs>
              <w:tab w:val="left" w:pos="442"/>
              <w:tab w:val="right" w:leader="dot" w:pos="9060"/>
            </w:tabs>
            <w:rPr>
              <w:rFonts w:asciiTheme="minorHAnsi" w:eastAsiaTheme="minorEastAsia" w:hAnsiTheme="minorHAnsi"/>
              <w:noProof/>
              <w:lang w:eastAsia="es-ES"/>
            </w:rPr>
          </w:pPr>
          <w:hyperlink w:anchor="_Toc61104713" w:history="1">
            <w:r w:rsidR="00A94E0F" w:rsidRPr="008A6727">
              <w:rPr>
                <w:rStyle w:val="Hipervnculo"/>
                <w:rFonts w:cs="Arial"/>
                <w:noProof/>
                <w:lang w:val="en-GB"/>
              </w:rPr>
              <w:t>9.</w:t>
            </w:r>
            <w:r w:rsidR="00A94E0F">
              <w:rPr>
                <w:rFonts w:asciiTheme="minorHAnsi" w:eastAsiaTheme="minorEastAsia" w:hAnsiTheme="minorHAnsi"/>
                <w:noProof/>
                <w:lang w:eastAsia="es-ES"/>
              </w:rPr>
              <w:tab/>
            </w:r>
            <w:r w:rsidR="00A94E0F" w:rsidRPr="008A6727">
              <w:rPr>
                <w:rStyle w:val="Hipervnculo"/>
                <w:rFonts w:cs="Arial"/>
                <w:noProof/>
                <w:lang w:val="en-GB"/>
              </w:rPr>
              <w:t>PLANIFICACIÓN TEMPORAL Y PRESUPUESTO</w:t>
            </w:r>
            <w:r w:rsidR="00A94E0F">
              <w:rPr>
                <w:noProof/>
                <w:webHidden/>
              </w:rPr>
              <w:tab/>
            </w:r>
            <w:r w:rsidR="00A94E0F">
              <w:rPr>
                <w:noProof/>
                <w:webHidden/>
              </w:rPr>
              <w:fldChar w:fldCharType="begin"/>
            </w:r>
            <w:r w:rsidR="00A94E0F">
              <w:rPr>
                <w:noProof/>
                <w:webHidden/>
              </w:rPr>
              <w:instrText xml:space="preserve"> PAGEREF _Toc61104713 \h </w:instrText>
            </w:r>
            <w:r w:rsidR="00A94E0F">
              <w:rPr>
                <w:noProof/>
                <w:webHidden/>
              </w:rPr>
            </w:r>
            <w:r w:rsidR="00A94E0F">
              <w:rPr>
                <w:noProof/>
                <w:webHidden/>
              </w:rPr>
              <w:fldChar w:fldCharType="separate"/>
            </w:r>
            <w:r w:rsidR="00A94E0F">
              <w:rPr>
                <w:noProof/>
                <w:webHidden/>
              </w:rPr>
              <w:t>27</w:t>
            </w:r>
            <w:r w:rsidR="00A94E0F">
              <w:rPr>
                <w:noProof/>
                <w:webHidden/>
              </w:rPr>
              <w:fldChar w:fldCharType="end"/>
            </w:r>
          </w:hyperlink>
        </w:p>
        <w:p w14:paraId="5077C4D9" w14:textId="49123765" w:rsidR="00A94E0F" w:rsidRDefault="00C30AAE">
          <w:pPr>
            <w:pStyle w:val="TDC1"/>
            <w:tabs>
              <w:tab w:val="left" w:pos="660"/>
              <w:tab w:val="right" w:leader="dot" w:pos="9060"/>
            </w:tabs>
            <w:rPr>
              <w:rFonts w:asciiTheme="minorHAnsi" w:eastAsiaTheme="minorEastAsia" w:hAnsiTheme="minorHAnsi"/>
              <w:noProof/>
              <w:lang w:eastAsia="es-ES"/>
            </w:rPr>
          </w:pPr>
          <w:hyperlink w:anchor="_Toc61104714" w:history="1">
            <w:r w:rsidR="00A94E0F" w:rsidRPr="008A6727">
              <w:rPr>
                <w:rStyle w:val="Hipervnculo"/>
                <w:rFonts w:cs="Arial"/>
                <w:noProof/>
                <w:lang w:val="en-GB"/>
              </w:rPr>
              <w:t>10.</w:t>
            </w:r>
            <w:r w:rsidR="00A94E0F">
              <w:rPr>
                <w:rFonts w:asciiTheme="minorHAnsi" w:eastAsiaTheme="minorEastAsia" w:hAnsiTheme="minorHAnsi"/>
                <w:noProof/>
                <w:lang w:eastAsia="es-ES"/>
              </w:rPr>
              <w:tab/>
            </w:r>
            <w:r w:rsidR="00A94E0F" w:rsidRPr="008A6727">
              <w:rPr>
                <w:rStyle w:val="Hipervnculo"/>
                <w:rFonts w:cs="Arial"/>
                <w:noProof/>
                <w:lang w:val="en-GB"/>
              </w:rPr>
              <w:t>BIBLIOGRAFÍA</w:t>
            </w:r>
            <w:r w:rsidR="00A94E0F">
              <w:rPr>
                <w:noProof/>
                <w:webHidden/>
              </w:rPr>
              <w:tab/>
            </w:r>
            <w:r w:rsidR="00A94E0F">
              <w:rPr>
                <w:noProof/>
                <w:webHidden/>
              </w:rPr>
              <w:fldChar w:fldCharType="begin"/>
            </w:r>
            <w:r w:rsidR="00A94E0F">
              <w:rPr>
                <w:noProof/>
                <w:webHidden/>
              </w:rPr>
              <w:instrText xml:space="preserve"> PAGEREF _Toc61104714 \h </w:instrText>
            </w:r>
            <w:r w:rsidR="00A94E0F">
              <w:rPr>
                <w:noProof/>
                <w:webHidden/>
              </w:rPr>
            </w:r>
            <w:r w:rsidR="00A94E0F">
              <w:rPr>
                <w:noProof/>
                <w:webHidden/>
              </w:rPr>
              <w:fldChar w:fldCharType="separate"/>
            </w:r>
            <w:r w:rsidR="00A94E0F">
              <w:rPr>
                <w:noProof/>
                <w:webHidden/>
              </w:rPr>
              <w:t>28</w:t>
            </w:r>
            <w:r w:rsidR="00A94E0F">
              <w:rPr>
                <w:noProof/>
                <w:webHidden/>
              </w:rPr>
              <w:fldChar w:fldCharType="end"/>
            </w:r>
          </w:hyperlink>
        </w:p>
        <w:p w14:paraId="05BC9C88" w14:textId="1DC79047"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61104682"/>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C30AAE"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C30AAE"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2F7B8512"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 xml:space="preserve">Half Duplex – </w:t>
            </w:r>
            <w:r w:rsidR="006B17F7" w:rsidRPr="007A1D11">
              <w:rPr>
                <w:rFonts w:cs="Arial"/>
                <w:lang w:val="en-GB"/>
              </w:rPr>
              <w:t>Frequency</w:t>
            </w:r>
            <w:r w:rsidRPr="007A1D11">
              <w:rPr>
                <w:rFonts w:cs="Arial"/>
                <w:lang w:val="en-GB"/>
              </w:rPr>
              <w:t xml:space="preserve">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322DE45E" w:rsidR="009F61D8" w:rsidRDefault="001D5487"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ser Equipment</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3937F4" w:rsidRPr="00F706C9" w14:paraId="6FC52F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A8C2C2" w14:textId="5114A7B8" w:rsidR="003937F4" w:rsidRDefault="003937F4" w:rsidP="004E51B5">
            <w:pPr>
              <w:jc w:val="center"/>
              <w:rPr>
                <w:rFonts w:cs="Arial"/>
              </w:rPr>
            </w:pPr>
            <w:r>
              <w:rPr>
                <w:rFonts w:cs="Arial"/>
              </w:rPr>
              <w:t>BPSK</w:t>
            </w:r>
          </w:p>
        </w:tc>
        <w:tc>
          <w:tcPr>
            <w:tcW w:w="4530" w:type="dxa"/>
            <w:vAlign w:val="center"/>
          </w:tcPr>
          <w:p w14:paraId="2F44718E" w14:textId="645B1C36" w:rsidR="003937F4" w:rsidRPr="00A36F9E" w:rsidRDefault="003937F4"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Binary Phase Shift Keying</w:t>
            </w:r>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aximun Coupling Lost</w:t>
            </w:r>
          </w:p>
        </w:tc>
      </w:tr>
      <w:tr w:rsidR="009F61D8" w:rsidRPr="00C30AAE"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8C0205" w:rsidRPr="00C30AAE"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r w:rsidR="00620485" w:rsidRPr="006C7DE2" w14:paraId="2FFB95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4A5D6E8" w14:textId="09E8D7C9" w:rsidR="00620485" w:rsidRDefault="00620485" w:rsidP="004E51B5">
            <w:pPr>
              <w:jc w:val="center"/>
              <w:rPr>
                <w:rFonts w:cs="Arial"/>
              </w:rPr>
            </w:pPr>
            <w:r>
              <w:rPr>
                <w:rFonts w:cs="Arial"/>
              </w:rPr>
              <w:t>TX</w:t>
            </w:r>
          </w:p>
        </w:tc>
        <w:tc>
          <w:tcPr>
            <w:tcW w:w="4530" w:type="dxa"/>
            <w:vAlign w:val="center"/>
          </w:tcPr>
          <w:p w14:paraId="49327692" w14:textId="3E6E1C4B" w:rsidR="00620485" w:rsidRPr="00F83408" w:rsidRDefault="00620485"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Transmission</w:t>
            </w:r>
          </w:p>
        </w:tc>
      </w:tr>
      <w:tr w:rsidR="00620485" w:rsidRPr="006C7DE2" w14:paraId="3119119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531BBD8" w14:textId="4D2D1AFB" w:rsidR="00620485" w:rsidRDefault="00620485" w:rsidP="004E51B5">
            <w:pPr>
              <w:jc w:val="center"/>
              <w:rPr>
                <w:rFonts w:cs="Arial"/>
              </w:rPr>
            </w:pPr>
            <w:r>
              <w:rPr>
                <w:rFonts w:cs="Arial"/>
              </w:rPr>
              <w:t>RX</w:t>
            </w:r>
          </w:p>
        </w:tc>
        <w:tc>
          <w:tcPr>
            <w:tcW w:w="4530" w:type="dxa"/>
            <w:vAlign w:val="center"/>
          </w:tcPr>
          <w:p w14:paraId="5000285B" w14:textId="013F554E"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ception</w:t>
            </w:r>
          </w:p>
        </w:tc>
      </w:tr>
      <w:tr w:rsidR="00620485" w:rsidRPr="006C7DE2" w14:paraId="7E9E13B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0CFE1E7" w14:textId="7A9014DE" w:rsidR="00620485" w:rsidRDefault="00620485" w:rsidP="004E51B5">
            <w:pPr>
              <w:jc w:val="center"/>
              <w:rPr>
                <w:rFonts w:cs="Arial"/>
              </w:rPr>
            </w:pPr>
            <w:r>
              <w:rPr>
                <w:rFonts w:cs="Arial"/>
              </w:rPr>
              <w:t>SFN</w:t>
            </w:r>
          </w:p>
        </w:tc>
        <w:tc>
          <w:tcPr>
            <w:tcW w:w="4530" w:type="dxa"/>
            <w:vAlign w:val="center"/>
          </w:tcPr>
          <w:p w14:paraId="421A1B82" w14:textId="7956AB47"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ystem Frame Number</w:t>
            </w:r>
          </w:p>
        </w:tc>
      </w:tr>
      <w:tr w:rsidR="00620485" w:rsidRPr="00C30AAE" w14:paraId="2D926C0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57D40D" w14:textId="0A19175E" w:rsidR="00620485" w:rsidRDefault="00620485" w:rsidP="004E51B5">
            <w:pPr>
              <w:jc w:val="center"/>
              <w:rPr>
                <w:rFonts w:cs="Arial"/>
              </w:rPr>
            </w:pPr>
            <w:r>
              <w:rPr>
                <w:rFonts w:cs="Arial"/>
              </w:rPr>
              <w:t>SC-FDMA</w:t>
            </w:r>
          </w:p>
        </w:tc>
        <w:tc>
          <w:tcPr>
            <w:tcW w:w="4530" w:type="dxa"/>
            <w:vAlign w:val="center"/>
          </w:tcPr>
          <w:p w14:paraId="2C6EB13E" w14:textId="72D2629D"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igle-Carrier Fre</w:t>
            </w:r>
            <w:r w:rsidR="006B17F7">
              <w:rPr>
                <w:rFonts w:cs="Arial"/>
                <w:lang w:val="en-GB"/>
              </w:rPr>
              <w:t>q</w:t>
            </w:r>
            <w:r>
              <w:rPr>
                <w:rFonts w:cs="Arial"/>
                <w:lang w:val="en-GB"/>
              </w:rPr>
              <w:t>uency Division Multiple Access</w:t>
            </w:r>
          </w:p>
        </w:tc>
      </w:tr>
      <w:tr w:rsidR="00620485" w:rsidRPr="00C30AAE" w14:paraId="0463AF5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E564017" w14:textId="2BBC25B4" w:rsidR="00620485" w:rsidRDefault="00620485" w:rsidP="004E51B5">
            <w:pPr>
              <w:jc w:val="center"/>
              <w:rPr>
                <w:rFonts w:cs="Arial"/>
              </w:rPr>
            </w:pPr>
            <w:r>
              <w:rPr>
                <w:rFonts w:cs="Arial"/>
              </w:rPr>
              <w:t>NPDCCH</w:t>
            </w:r>
          </w:p>
        </w:tc>
        <w:tc>
          <w:tcPr>
            <w:tcW w:w="4530" w:type="dxa"/>
            <w:vAlign w:val="center"/>
          </w:tcPr>
          <w:p w14:paraId="1DE56516" w14:textId="7A6F7898"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Narrowband Physical </w:t>
            </w:r>
            <w:r w:rsidR="006B17F7">
              <w:rPr>
                <w:rFonts w:cs="Arial"/>
                <w:lang w:val="en-GB"/>
              </w:rPr>
              <w:t>Downlink</w:t>
            </w:r>
            <w:r>
              <w:rPr>
                <w:rFonts w:cs="Arial"/>
                <w:lang w:val="en-GB"/>
              </w:rPr>
              <w:t xml:space="preserve"> Control Channel</w:t>
            </w:r>
          </w:p>
        </w:tc>
      </w:tr>
      <w:tr w:rsidR="00620485" w:rsidRPr="00C30AAE" w14:paraId="3DE2345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083941" w14:textId="137F748D" w:rsidR="00620485" w:rsidRDefault="00620485" w:rsidP="004E51B5">
            <w:pPr>
              <w:jc w:val="center"/>
              <w:rPr>
                <w:rFonts w:cs="Arial"/>
              </w:rPr>
            </w:pPr>
            <w:r>
              <w:rPr>
                <w:rFonts w:cs="Arial"/>
              </w:rPr>
              <w:t>NPDSCH</w:t>
            </w:r>
          </w:p>
        </w:tc>
        <w:tc>
          <w:tcPr>
            <w:tcW w:w="4530" w:type="dxa"/>
            <w:vAlign w:val="center"/>
          </w:tcPr>
          <w:p w14:paraId="508949D4" w14:textId="1FA78D31"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Physical Downlink Shared Channel</w:t>
            </w:r>
          </w:p>
        </w:tc>
      </w:tr>
      <w:tr w:rsidR="00620485" w:rsidRPr="006C7DE2" w14:paraId="209B0B8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11B7C6" w14:textId="2DF8CCF0" w:rsidR="00620485" w:rsidRDefault="00620485" w:rsidP="004E51B5">
            <w:pPr>
              <w:jc w:val="center"/>
              <w:rPr>
                <w:rFonts w:cs="Arial"/>
              </w:rPr>
            </w:pPr>
            <w:r>
              <w:rPr>
                <w:rFonts w:cs="Arial"/>
              </w:rPr>
              <w:t>N</w:t>
            </w:r>
            <w:r w:rsidR="007C386F">
              <w:rPr>
                <w:rFonts w:cs="Arial"/>
              </w:rPr>
              <w:t>PBCH</w:t>
            </w:r>
          </w:p>
        </w:tc>
        <w:tc>
          <w:tcPr>
            <w:tcW w:w="4530" w:type="dxa"/>
            <w:vAlign w:val="center"/>
          </w:tcPr>
          <w:p w14:paraId="48C3F501" w14:textId="47318C90" w:rsidR="00620485"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hysical Broadcast Channel</w:t>
            </w:r>
          </w:p>
        </w:tc>
      </w:tr>
      <w:tr w:rsidR="007C386F" w:rsidRPr="006C7DE2" w14:paraId="2464B17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F095D40" w14:textId="55D55C52" w:rsidR="007C386F" w:rsidRDefault="007C386F" w:rsidP="004E51B5">
            <w:pPr>
              <w:jc w:val="center"/>
              <w:rPr>
                <w:rFonts w:cs="Arial"/>
              </w:rPr>
            </w:pPr>
            <w:r>
              <w:rPr>
                <w:rFonts w:cs="Arial"/>
              </w:rPr>
              <w:t>NRS</w:t>
            </w:r>
          </w:p>
        </w:tc>
        <w:tc>
          <w:tcPr>
            <w:tcW w:w="4530" w:type="dxa"/>
            <w:vAlign w:val="center"/>
          </w:tcPr>
          <w:p w14:paraId="354B4A0D" w14:textId="3EB4303E"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Reference Signal</w:t>
            </w:r>
          </w:p>
        </w:tc>
      </w:tr>
      <w:tr w:rsidR="007C386F" w:rsidRPr="006C7DE2" w14:paraId="50322F5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F59216A" w14:textId="301EEDA1" w:rsidR="007C386F" w:rsidRDefault="007C386F" w:rsidP="004E51B5">
            <w:pPr>
              <w:jc w:val="center"/>
              <w:rPr>
                <w:rFonts w:cs="Arial"/>
              </w:rPr>
            </w:pPr>
            <w:r>
              <w:rPr>
                <w:rFonts w:cs="Arial"/>
              </w:rPr>
              <w:t>NPSS</w:t>
            </w:r>
          </w:p>
        </w:tc>
        <w:tc>
          <w:tcPr>
            <w:tcW w:w="4530" w:type="dxa"/>
            <w:vAlign w:val="center"/>
          </w:tcPr>
          <w:p w14:paraId="0963AEB6" w14:textId="6F612F8A" w:rsidR="007C386F"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rimary Synchronization Signal</w:t>
            </w:r>
          </w:p>
        </w:tc>
      </w:tr>
      <w:tr w:rsidR="007C386F" w:rsidRPr="006C7DE2" w14:paraId="100AC0F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5990380" w14:textId="7F435F82" w:rsidR="007C386F" w:rsidRDefault="007C386F" w:rsidP="004E51B5">
            <w:pPr>
              <w:jc w:val="center"/>
              <w:rPr>
                <w:rFonts w:cs="Arial"/>
              </w:rPr>
            </w:pPr>
            <w:r>
              <w:rPr>
                <w:rFonts w:cs="Arial"/>
              </w:rPr>
              <w:t>NSSS</w:t>
            </w:r>
          </w:p>
        </w:tc>
        <w:tc>
          <w:tcPr>
            <w:tcW w:w="4530" w:type="dxa"/>
            <w:vAlign w:val="center"/>
          </w:tcPr>
          <w:p w14:paraId="1A281DC5" w14:textId="5872FACF"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Secondary Synchronization Signal</w:t>
            </w:r>
          </w:p>
        </w:tc>
      </w:tr>
      <w:tr w:rsidR="007C386F" w:rsidRPr="00C30AAE" w14:paraId="3051B17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CA44A8" w14:textId="53C0AB56" w:rsidR="007C386F" w:rsidRDefault="007C386F" w:rsidP="004E51B5">
            <w:pPr>
              <w:jc w:val="center"/>
              <w:rPr>
                <w:rFonts w:cs="Arial"/>
              </w:rPr>
            </w:pPr>
            <w:r>
              <w:rPr>
                <w:rFonts w:cs="Arial"/>
              </w:rPr>
              <w:t>NPRACH</w:t>
            </w:r>
          </w:p>
        </w:tc>
        <w:tc>
          <w:tcPr>
            <w:tcW w:w="4530" w:type="dxa"/>
            <w:vAlign w:val="center"/>
          </w:tcPr>
          <w:p w14:paraId="3BB881A0" w14:textId="6CB172A2" w:rsidR="007C386F" w:rsidRPr="007C386F" w:rsidRDefault="007C386F" w:rsidP="007C386F">
            <w:pPr>
              <w:jc w:val="center"/>
              <w:cnfStyle w:val="000000000000" w:firstRow="0" w:lastRow="0" w:firstColumn="0" w:lastColumn="0" w:oddVBand="0" w:evenVBand="0" w:oddHBand="0" w:evenHBand="0" w:firstRowFirstColumn="0" w:firstRowLastColumn="0" w:lastRowFirstColumn="0" w:lastRowLastColumn="0"/>
              <w:rPr>
                <w:lang w:val="en-GB"/>
              </w:rPr>
            </w:pPr>
            <w:r w:rsidRPr="007C386F">
              <w:rPr>
                <w:lang w:val="en-GB"/>
              </w:rPr>
              <w:t>Narrowband Physical Random-Access Channel</w:t>
            </w:r>
          </w:p>
        </w:tc>
      </w:tr>
      <w:tr w:rsidR="007C386F" w:rsidRPr="00C30AAE" w14:paraId="3B38F2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5A3F84" w14:textId="5FD1132A" w:rsidR="007C386F" w:rsidRDefault="007C386F" w:rsidP="007C386F">
            <w:pPr>
              <w:jc w:val="center"/>
              <w:rPr>
                <w:rFonts w:cs="Arial"/>
              </w:rPr>
            </w:pPr>
            <w:r w:rsidRPr="007C386F">
              <w:rPr>
                <w:rFonts w:cs="Arial"/>
              </w:rPr>
              <w:t>NPUSCH</w:t>
            </w:r>
          </w:p>
        </w:tc>
        <w:tc>
          <w:tcPr>
            <w:tcW w:w="4530" w:type="dxa"/>
            <w:vAlign w:val="center"/>
          </w:tcPr>
          <w:p w14:paraId="6A438457" w14:textId="37AEA0C2" w:rsidR="007C386F" w:rsidRDefault="007C386F" w:rsidP="007C386F">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C386F">
              <w:rPr>
                <w:lang w:val="en-GB"/>
              </w:rPr>
              <w:t>Narrowband Physical Unlink Shared Channel</w:t>
            </w:r>
          </w:p>
        </w:tc>
      </w:tr>
      <w:tr w:rsidR="00DC46B0" w:rsidRPr="006C7DE2" w14:paraId="2749440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FD8BF7" w14:textId="54BD783A" w:rsidR="00DC46B0" w:rsidRPr="007C386F" w:rsidRDefault="00DC46B0" w:rsidP="007C386F">
            <w:pPr>
              <w:jc w:val="center"/>
              <w:rPr>
                <w:rFonts w:cs="Arial"/>
              </w:rPr>
            </w:pPr>
            <w:r>
              <w:rPr>
                <w:rFonts w:cs="Arial"/>
              </w:rPr>
              <w:t>MIB-NB</w:t>
            </w:r>
          </w:p>
        </w:tc>
        <w:tc>
          <w:tcPr>
            <w:tcW w:w="4530" w:type="dxa"/>
            <w:vAlign w:val="center"/>
          </w:tcPr>
          <w:p w14:paraId="06EF5980" w14:textId="399D7A44" w:rsidR="00DC46B0" w:rsidRPr="007C386F"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Master Information Block</w:t>
            </w:r>
          </w:p>
        </w:tc>
      </w:tr>
      <w:tr w:rsidR="00DC46B0" w:rsidRPr="006C7DE2" w14:paraId="0D00A3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9892689" w14:textId="120648A6" w:rsidR="00DC46B0" w:rsidRDefault="00DC46B0" w:rsidP="007C386F">
            <w:pPr>
              <w:jc w:val="center"/>
              <w:rPr>
                <w:rFonts w:cs="Arial"/>
              </w:rPr>
            </w:pPr>
            <w:r>
              <w:rPr>
                <w:rFonts w:cs="Arial"/>
              </w:rPr>
              <w:t>CRC</w:t>
            </w:r>
          </w:p>
        </w:tc>
        <w:tc>
          <w:tcPr>
            <w:tcW w:w="4530" w:type="dxa"/>
            <w:vAlign w:val="center"/>
          </w:tcPr>
          <w:p w14:paraId="3D980B92" w14:textId="42BABD58" w:rsidR="00DC46B0" w:rsidRDefault="00DC46B0"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Redundancy Check</w:t>
            </w:r>
          </w:p>
        </w:tc>
      </w:tr>
      <w:tr w:rsidR="00DC46B0" w:rsidRPr="006C7DE2" w14:paraId="284905F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AF92804" w14:textId="1E300722" w:rsidR="00DC46B0" w:rsidRDefault="00DC46B0" w:rsidP="007C386F">
            <w:pPr>
              <w:jc w:val="center"/>
              <w:rPr>
                <w:rFonts w:cs="Arial"/>
              </w:rPr>
            </w:pPr>
            <w:r>
              <w:rPr>
                <w:rFonts w:cs="Arial"/>
              </w:rPr>
              <w:t>TBCC</w:t>
            </w:r>
          </w:p>
        </w:tc>
        <w:tc>
          <w:tcPr>
            <w:tcW w:w="4530" w:type="dxa"/>
            <w:vAlign w:val="center"/>
          </w:tcPr>
          <w:p w14:paraId="23810928" w14:textId="5BF0CA63" w:rsidR="00DC46B0"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ail Biting Convolutional Coder</w:t>
            </w:r>
          </w:p>
        </w:tc>
      </w:tr>
      <w:tr w:rsidR="00A61B86" w:rsidRPr="006C7DE2" w14:paraId="0AA24C8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62B7900" w14:textId="1B8F978E" w:rsidR="00A61B86" w:rsidRDefault="00A61B86" w:rsidP="007C386F">
            <w:pPr>
              <w:jc w:val="center"/>
              <w:rPr>
                <w:rFonts w:cs="Arial"/>
              </w:rPr>
            </w:pPr>
            <w:r>
              <w:rPr>
                <w:rFonts w:cs="Arial"/>
              </w:rPr>
              <w:t>DCI</w:t>
            </w:r>
          </w:p>
        </w:tc>
        <w:tc>
          <w:tcPr>
            <w:tcW w:w="4530" w:type="dxa"/>
            <w:vAlign w:val="center"/>
          </w:tcPr>
          <w:p w14:paraId="4CCDB4EA" w14:textId="5D99B350"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ownload Control Information</w:t>
            </w:r>
          </w:p>
        </w:tc>
      </w:tr>
      <w:tr w:rsidR="00A61B86" w:rsidRPr="006C7DE2" w14:paraId="026273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7E15B" w14:textId="6939E4EF" w:rsidR="00A61B86" w:rsidRDefault="00A61B86" w:rsidP="007C386F">
            <w:pPr>
              <w:jc w:val="center"/>
              <w:rPr>
                <w:rFonts w:cs="Arial"/>
              </w:rPr>
            </w:pPr>
            <w:r>
              <w:rPr>
                <w:rFonts w:cs="Arial"/>
              </w:rPr>
              <w:t>RAR</w:t>
            </w:r>
          </w:p>
        </w:tc>
        <w:tc>
          <w:tcPr>
            <w:tcW w:w="4530" w:type="dxa"/>
            <w:vAlign w:val="center"/>
          </w:tcPr>
          <w:p w14:paraId="6B9D08AB" w14:textId="272AA520"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ndom Access Response</w:t>
            </w:r>
          </w:p>
        </w:tc>
      </w:tr>
      <w:tr w:rsidR="00A61B86" w:rsidRPr="006C7DE2" w14:paraId="5AD9A42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DA741C" w14:textId="54556573" w:rsidR="00A61B86" w:rsidRDefault="00A61B86" w:rsidP="007C386F">
            <w:pPr>
              <w:jc w:val="center"/>
              <w:rPr>
                <w:rFonts w:cs="Arial"/>
              </w:rPr>
            </w:pPr>
            <w:r>
              <w:rPr>
                <w:rFonts w:cs="Arial"/>
              </w:rPr>
              <w:t>RAP</w:t>
            </w:r>
          </w:p>
        </w:tc>
        <w:tc>
          <w:tcPr>
            <w:tcW w:w="4530" w:type="dxa"/>
            <w:vAlign w:val="center"/>
          </w:tcPr>
          <w:p w14:paraId="00A52719" w14:textId="59023536"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ndom Access Process</w:t>
            </w:r>
          </w:p>
        </w:tc>
      </w:tr>
      <w:tr w:rsidR="00A61B86" w:rsidRPr="006C7DE2" w14:paraId="7BDA5F5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A37B6BC" w14:textId="7100C3DC" w:rsidR="00A61B86" w:rsidRDefault="00A61B86" w:rsidP="007C386F">
            <w:pPr>
              <w:jc w:val="center"/>
              <w:rPr>
                <w:rFonts w:cs="Arial"/>
              </w:rPr>
            </w:pPr>
            <w:r>
              <w:rPr>
                <w:rFonts w:cs="Arial"/>
              </w:rPr>
              <w:t>SIB-NB</w:t>
            </w:r>
          </w:p>
        </w:tc>
        <w:tc>
          <w:tcPr>
            <w:tcW w:w="4530" w:type="dxa"/>
            <w:vAlign w:val="center"/>
          </w:tcPr>
          <w:p w14:paraId="166A01F9" w14:textId="07A33276"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System Information Block</w:t>
            </w:r>
          </w:p>
        </w:tc>
      </w:tr>
      <w:tr w:rsidR="00A61B86" w:rsidRPr="006C7DE2" w14:paraId="39B3E4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E4A806" w14:textId="7CB5B25D" w:rsidR="00A61B86" w:rsidRDefault="00A61B86" w:rsidP="007C386F">
            <w:pPr>
              <w:jc w:val="center"/>
              <w:rPr>
                <w:rFonts w:cs="Arial"/>
              </w:rPr>
            </w:pPr>
            <w:r>
              <w:rPr>
                <w:rFonts w:cs="Arial"/>
              </w:rPr>
              <w:lastRenderedPageBreak/>
              <w:t>HARQ</w:t>
            </w:r>
          </w:p>
        </w:tc>
        <w:tc>
          <w:tcPr>
            <w:tcW w:w="4530" w:type="dxa"/>
            <w:vAlign w:val="center"/>
          </w:tcPr>
          <w:p w14:paraId="3F0EE6AA" w14:textId="45AEA493"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sidRPr="00A61B86">
              <w:rPr>
                <w:lang w:val="en-GB"/>
              </w:rPr>
              <w:t>Hybrid automatic repeat request</w:t>
            </w:r>
          </w:p>
        </w:tc>
      </w:tr>
      <w:tr w:rsidR="00A61B86" w:rsidRPr="006C7DE2" w14:paraId="319DAB0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A05869" w14:textId="060218AE" w:rsidR="00A61B86" w:rsidRDefault="00A61B86" w:rsidP="00A61B86">
            <w:pPr>
              <w:jc w:val="center"/>
              <w:rPr>
                <w:rFonts w:cs="Arial"/>
              </w:rPr>
            </w:pPr>
            <w:r>
              <w:rPr>
                <w:rFonts w:cs="Arial"/>
              </w:rPr>
              <w:t>TB</w:t>
            </w:r>
          </w:p>
        </w:tc>
        <w:tc>
          <w:tcPr>
            <w:tcW w:w="4530" w:type="dxa"/>
            <w:vAlign w:val="center"/>
          </w:tcPr>
          <w:p w14:paraId="1B6CA25E" w14:textId="294D8466" w:rsidR="00A61B86" w:rsidRP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nsport / transmission Block</w:t>
            </w:r>
          </w:p>
        </w:tc>
      </w:tr>
      <w:tr w:rsidR="00A61B86" w:rsidRPr="006C7DE2" w14:paraId="406893D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9D1E483" w14:textId="0F81BCD3" w:rsidR="00A61B86" w:rsidRDefault="00A61B86" w:rsidP="00A61B86">
            <w:pPr>
              <w:jc w:val="center"/>
              <w:rPr>
                <w:rFonts w:cs="Arial"/>
              </w:rPr>
            </w:pPr>
            <w:r>
              <w:rPr>
                <w:rFonts w:cs="Arial"/>
              </w:rPr>
              <w:t>RE</w:t>
            </w:r>
          </w:p>
        </w:tc>
        <w:tc>
          <w:tcPr>
            <w:tcW w:w="4530" w:type="dxa"/>
            <w:vAlign w:val="center"/>
          </w:tcPr>
          <w:p w14:paraId="443856D9" w14:textId="62A89DB6"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source Element</w:t>
            </w:r>
          </w:p>
        </w:tc>
      </w:tr>
      <w:tr w:rsidR="00A61B86" w:rsidRPr="006C7DE2" w14:paraId="4E144AD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15B5895" w14:textId="02629C35" w:rsidR="00A61B86" w:rsidRDefault="00A61B86" w:rsidP="00A61B86">
            <w:pPr>
              <w:jc w:val="center"/>
              <w:rPr>
                <w:rFonts w:cs="Arial"/>
              </w:rPr>
            </w:pPr>
            <w:r>
              <w:rPr>
                <w:rFonts w:cs="Arial"/>
              </w:rPr>
              <w:t>SNR</w:t>
            </w:r>
          </w:p>
        </w:tc>
        <w:tc>
          <w:tcPr>
            <w:tcW w:w="4530" w:type="dxa"/>
            <w:vAlign w:val="center"/>
          </w:tcPr>
          <w:p w14:paraId="58624C41" w14:textId="4A1C328F"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gnal-to-Noise Ratio</w:t>
            </w:r>
          </w:p>
        </w:tc>
      </w:tr>
      <w:tr w:rsidR="00A61B86" w:rsidRPr="006C7DE2" w14:paraId="498C05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FBA4AC" w14:textId="2F54494C" w:rsidR="00A61B86" w:rsidRDefault="00A61B86" w:rsidP="00A61B86">
            <w:pPr>
              <w:jc w:val="center"/>
              <w:rPr>
                <w:rFonts w:cs="Arial"/>
              </w:rPr>
            </w:pPr>
            <w:r>
              <w:rPr>
                <w:rFonts w:cs="Arial"/>
              </w:rPr>
              <w:t>CP</w:t>
            </w:r>
          </w:p>
        </w:tc>
        <w:tc>
          <w:tcPr>
            <w:tcW w:w="4530" w:type="dxa"/>
            <w:vAlign w:val="center"/>
          </w:tcPr>
          <w:p w14:paraId="6CE93465" w14:textId="2B2E1902"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Prefix</w:t>
            </w:r>
          </w:p>
        </w:tc>
      </w:tr>
      <w:tr w:rsidR="00A61B86" w:rsidRPr="006C7DE2" w14:paraId="52267A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DD36376" w14:textId="628EB081" w:rsidR="00A61B86" w:rsidRDefault="00A61B86" w:rsidP="00A61B86">
            <w:pPr>
              <w:jc w:val="center"/>
              <w:rPr>
                <w:rFonts w:cs="Arial"/>
              </w:rPr>
            </w:pPr>
            <w:r>
              <w:rPr>
                <w:rFonts w:cs="Arial"/>
              </w:rPr>
              <w:t>TOA</w:t>
            </w:r>
          </w:p>
        </w:tc>
        <w:tc>
          <w:tcPr>
            <w:tcW w:w="4530" w:type="dxa"/>
            <w:vAlign w:val="center"/>
          </w:tcPr>
          <w:p w14:paraId="519B6960" w14:textId="66395C24"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ime of Arrival</w:t>
            </w:r>
          </w:p>
        </w:tc>
      </w:tr>
      <w:tr w:rsidR="00A61B86" w:rsidRPr="00C30AAE" w14:paraId="1450F82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0684" w14:textId="785C8753" w:rsidR="00A61B86" w:rsidRDefault="00A61B86" w:rsidP="00A61B86">
            <w:pPr>
              <w:jc w:val="center"/>
              <w:rPr>
                <w:rFonts w:cs="Arial"/>
              </w:rPr>
            </w:pPr>
            <w:r>
              <w:rPr>
                <w:rFonts w:cs="Arial"/>
              </w:rPr>
              <w:t>PAPR</w:t>
            </w:r>
          </w:p>
        </w:tc>
        <w:tc>
          <w:tcPr>
            <w:tcW w:w="4530" w:type="dxa"/>
            <w:vAlign w:val="center"/>
          </w:tcPr>
          <w:p w14:paraId="74AFB8C9" w14:textId="31B90A01"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eak-to-Average Power Ratio</w:t>
            </w:r>
          </w:p>
        </w:tc>
      </w:tr>
      <w:tr w:rsidR="00A61B86" w:rsidRPr="005D52AB" w14:paraId="240CD31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8F73803" w14:textId="256CA545" w:rsidR="00A61B86" w:rsidRPr="00A61B86" w:rsidRDefault="00A61B86" w:rsidP="00A61B86">
            <w:pPr>
              <w:jc w:val="center"/>
              <w:rPr>
                <w:rFonts w:cs="Arial"/>
                <w:lang w:val="en-GB"/>
              </w:rPr>
            </w:pPr>
            <w:r>
              <w:rPr>
                <w:rFonts w:cs="Arial"/>
                <w:lang w:val="en-GB"/>
              </w:rPr>
              <w:t>DMRS</w:t>
            </w:r>
          </w:p>
        </w:tc>
        <w:tc>
          <w:tcPr>
            <w:tcW w:w="4530" w:type="dxa"/>
            <w:vAlign w:val="center"/>
          </w:tcPr>
          <w:p w14:paraId="6F2CC84B" w14:textId="3B44E663"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modulation Reference Signal</w:t>
            </w:r>
          </w:p>
        </w:tc>
      </w:tr>
      <w:tr w:rsidR="005D52AB" w:rsidRPr="00C30AAE" w14:paraId="72DE6DB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2CF599D" w14:textId="1B98BA84" w:rsidR="005D52AB" w:rsidRDefault="005D52AB" w:rsidP="005D52AB">
            <w:pPr>
              <w:jc w:val="center"/>
              <w:rPr>
                <w:rFonts w:cs="Arial"/>
                <w:lang w:val="en-GB"/>
              </w:rPr>
            </w:pPr>
            <w:r>
              <w:t>6LoWPAN</w:t>
            </w:r>
          </w:p>
        </w:tc>
        <w:tc>
          <w:tcPr>
            <w:tcW w:w="4530" w:type="dxa"/>
            <w:vAlign w:val="center"/>
          </w:tcPr>
          <w:p w14:paraId="47ADD558" w14:textId="4D3825EE" w:rsidR="005D52AB" w:rsidRDefault="005D52AB"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5D52AB">
              <w:rPr>
                <w:rFonts w:cs="Arial"/>
                <w:lang w:val="en-GB"/>
              </w:rPr>
              <w:t>IPv6 over Low power Wireless Personal Area Networks</w:t>
            </w:r>
          </w:p>
        </w:tc>
      </w:tr>
      <w:tr w:rsidR="005D52AB" w:rsidRPr="00C30AAE" w14:paraId="3E475C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537216D" w14:textId="7E13FC57" w:rsidR="005D52AB" w:rsidRDefault="005D52AB" w:rsidP="005D52AB">
            <w:pPr>
              <w:jc w:val="center"/>
              <w:rPr>
                <w:rFonts w:cs="Arial"/>
                <w:lang w:val="en-GB"/>
              </w:rPr>
            </w:pPr>
            <w:r>
              <w:rPr>
                <w:rFonts w:cs="Arial"/>
                <w:lang w:val="en-GB"/>
              </w:rPr>
              <w:t>LoWPAN</w:t>
            </w:r>
          </w:p>
        </w:tc>
        <w:tc>
          <w:tcPr>
            <w:tcW w:w="4530" w:type="dxa"/>
            <w:vAlign w:val="center"/>
          </w:tcPr>
          <w:p w14:paraId="7F0A03F9" w14:textId="5FC4907C" w:rsidR="005D52AB" w:rsidRDefault="005D52AB" w:rsidP="005D52AB">
            <w:pPr>
              <w:jc w:val="center"/>
              <w:cnfStyle w:val="000000000000" w:firstRow="0" w:lastRow="0" w:firstColumn="0" w:lastColumn="0" w:oddVBand="0" w:evenVBand="0" w:oddHBand="0" w:evenHBand="0" w:firstRowFirstColumn="0" w:firstRowLastColumn="0" w:lastRowFirstColumn="0" w:lastRowLastColumn="0"/>
              <w:rPr>
                <w:lang w:val="en-GB"/>
              </w:rPr>
            </w:pPr>
            <w:r w:rsidRPr="005D52AB">
              <w:rPr>
                <w:rFonts w:cs="Arial"/>
                <w:lang w:val="en-GB"/>
              </w:rPr>
              <w:t>Low power Wireless Personal Area Networks</w:t>
            </w:r>
          </w:p>
        </w:tc>
      </w:tr>
      <w:tr w:rsidR="008D582F" w:rsidRPr="00C30AAE" w14:paraId="267E34B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8455D" w14:textId="66710F27" w:rsidR="008D582F" w:rsidRDefault="008D582F" w:rsidP="005D52AB">
            <w:pPr>
              <w:jc w:val="center"/>
              <w:rPr>
                <w:rFonts w:cs="Arial"/>
                <w:lang w:val="en-GB"/>
              </w:rPr>
            </w:pPr>
            <w:r>
              <w:rPr>
                <w:rFonts w:cs="Arial"/>
                <w:lang w:val="en-GB"/>
              </w:rPr>
              <w:t>RPL</w:t>
            </w:r>
          </w:p>
        </w:tc>
        <w:tc>
          <w:tcPr>
            <w:tcW w:w="4530" w:type="dxa"/>
            <w:vAlign w:val="center"/>
          </w:tcPr>
          <w:p w14:paraId="0929DFDF" w14:textId="57B3A91D" w:rsidR="008D582F" w:rsidRPr="005D52AB" w:rsidRDefault="008D582F"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IPv6 Routing Protocol for Low Power and Lossy Networks</w:t>
            </w:r>
          </w:p>
        </w:tc>
      </w:tr>
      <w:tr w:rsidR="008D582F" w:rsidRPr="005D52AB" w14:paraId="40C5ED8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C5B0B" w14:textId="5B26E95A" w:rsidR="008D582F" w:rsidRDefault="008D582F" w:rsidP="005D52AB">
            <w:pPr>
              <w:jc w:val="center"/>
              <w:rPr>
                <w:rFonts w:cs="Arial"/>
                <w:lang w:val="en-GB"/>
              </w:rPr>
            </w:pPr>
            <w:r>
              <w:rPr>
                <w:rFonts w:cs="Arial"/>
                <w:lang w:val="en-GB"/>
              </w:rPr>
              <w:t>DAG</w:t>
            </w:r>
          </w:p>
        </w:tc>
        <w:tc>
          <w:tcPr>
            <w:tcW w:w="4530" w:type="dxa"/>
            <w:vAlign w:val="center"/>
          </w:tcPr>
          <w:p w14:paraId="25DD95BB" w14:textId="070D01D2" w:rsidR="008D582F" w:rsidRDefault="008D582F"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Directed Acyclic Graph / Gráfico Acíclico Directo</w:t>
            </w:r>
          </w:p>
        </w:tc>
      </w:tr>
      <w:tr w:rsidR="003D0DB3" w:rsidRPr="005D52AB" w14:paraId="0E3F8E7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4861B0C" w14:textId="6A242553" w:rsidR="003D0DB3" w:rsidRDefault="003D0DB3" w:rsidP="005D52AB">
            <w:pPr>
              <w:jc w:val="center"/>
              <w:rPr>
                <w:rFonts w:cs="Arial"/>
                <w:lang w:val="en-GB"/>
              </w:rPr>
            </w:pPr>
            <w:r>
              <w:rPr>
                <w:rFonts w:cs="Arial"/>
                <w:lang w:val="en-GB"/>
              </w:rPr>
              <w:t>DODAG</w:t>
            </w:r>
          </w:p>
        </w:tc>
        <w:tc>
          <w:tcPr>
            <w:tcW w:w="4530" w:type="dxa"/>
            <w:vAlign w:val="center"/>
          </w:tcPr>
          <w:p w14:paraId="67C867B6" w14:textId="647C4FDC" w:rsidR="003D0DB3" w:rsidRDefault="003D0DB3"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Destination Oriented DAG</w:t>
            </w:r>
          </w:p>
        </w:tc>
      </w:tr>
      <w:tr w:rsidR="00666E77" w:rsidRPr="00666E77" w14:paraId="18B076D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389CBFA" w14:textId="08C2AE5B" w:rsidR="00666E77" w:rsidRPr="00666E77" w:rsidRDefault="00666E77" w:rsidP="005D52AB">
            <w:pPr>
              <w:jc w:val="center"/>
              <w:rPr>
                <w:rFonts w:cs="Arial"/>
                <w:lang w:val="en-GB"/>
              </w:rPr>
            </w:pPr>
            <w:r w:rsidRPr="00666E77">
              <w:rPr>
                <w:lang w:val="en-GB"/>
              </w:rPr>
              <w:t xml:space="preserve"> CoAP</w:t>
            </w:r>
          </w:p>
        </w:tc>
        <w:tc>
          <w:tcPr>
            <w:tcW w:w="4530" w:type="dxa"/>
            <w:vAlign w:val="center"/>
          </w:tcPr>
          <w:p w14:paraId="4862FDD4" w14:textId="1BBB3AFE" w:rsidR="00666E77" w:rsidRDefault="00666E77"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666E77">
              <w:rPr>
                <w:lang w:val="en-GB"/>
              </w:rPr>
              <w:t>Constrained Applicacion Protocol</w:t>
            </w:r>
          </w:p>
        </w:tc>
      </w:tr>
      <w:tr w:rsidR="00666E77" w:rsidRPr="00C30AAE" w14:paraId="2FBD6BE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B07C31" w14:textId="0F8C6FE3" w:rsidR="00666E77" w:rsidRPr="00666E77" w:rsidRDefault="00666E77" w:rsidP="005D52AB">
            <w:pPr>
              <w:jc w:val="center"/>
              <w:rPr>
                <w:lang w:val="en-GB"/>
              </w:rPr>
            </w:pPr>
            <w:r w:rsidRPr="00666E77">
              <w:rPr>
                <w:lang w:val="en-GB"/>
              </w:rPr>
              <w:t>MQTT-SN</w:t>
            </w:r>
          </w:p>
        </w:tc>
        <w:tc>
          <w:tcPr>
            <w:tcW w:w="4530" w:type="dxa"/>
            <w:vAlign w:val="center"/>
          </w:tcPr>
          <w:p w14:paraId="5E990764" w14:textId="0A63DD70" w:rsidR="00666E77" w:rsidRPr="00666E77" w:rsidRDefault="00666E77"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666E77">
              <w:rPr>
                <w:lang w:val="en-GB"/>
              </w:rPr>
              <w:t>Message Queuing Telemetry Transport-Sensor Network</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61104683"/>
      <w:r w:rsidRPr="00990A9B">
        <w:rPr>
          <w:rFonts w:cs="Arial"/>
          <w:szCs w:val="36"/>
        </w:rPr>
        <w:lastRenderedPageBreak/>
        <w:t>ILUSTRACIONES</w:t>
      </w:r>
      <w:bookmarkEnd w:id="4"/>
    </w:p>
    <w:p w14:paraId="44D6E935" w14:textId="77777777" w:rsidR="008C0205" w:rsidRPr="008C0205" w:rsidRDefault="008C0205" w:rsidP="008C0205"/>
    <w:p w14:paraId="34DE3693" w14:textId="2611DC1A" w:rsidR="00B32ECA"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61086241" w:history="1">
        <w:r w:rsidR="00B32ECA" w:rsidRPr="001E7E5D">
          <w:rPr>
            <w:rStyle w:val="Hipervnculo"/>
            <w:noProof/>
          </w:rPr>
          <w:t>Ilustración 1 Estructura Básica de 6LoWPAN</w:t>
        </w:r>
        <w:r w:rsidR="00B32ECA">
          <w:rPr>
            <w:noProof/>
            <w:webHidden/>
          </w:rPr>
          <w:tab/>
        </w:r>
        <w:r w:rsidR="00B32ECA">
          <w:rPr>
            <w:noProof/>
            <w:webHidden/>
          </w:rPr>
          <w:fldChar w:fldCharType="begin"/>
        </w:r>
        <w:r w:rsidR="00B32ECA">
          <w:rPr>
            <w:noProof/>
            <w:webHidden/>
          </w:rPr>
          <w:instrText xml:space="preserve"> PAGEREF _Toc61086241 \h </w:instrText>
        </w:r>
        <w:r w:rsidR="00B32ECA">
          <w:rPr>
            <w:noProof/>
            <w:webHidden/>
          </w:rPr>
        </w:r>
        <w:r w:rsidR="00B32ECA">
          <w:rPr>
            <w:noProof/>
            <w:webHidden/>
          </w:rPr>
          <w:fldChar w:fldCharType="separate"/>
        </w:r>
        <w:r w:rsidR="00B32ECA">
          <w:rPr>
            <w:noProof/>
            <w:webHidden/>
          </w:rPr>
          <w:t>21</w:t>
        </w:r>
        <w:r w:rsidR="00B32ECA">
          <w:rPr>
            <w:noProof/>
            <w:webHidden/>
          </w:rPr>
          <w:fldChar w:fldCharType="end"/>
        </w:r>
      </w:hyperlink>
    </w:p>
    <w:p w14:paraId="4843C0C9" w14:textId="4BE07CF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61104684"/>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61104685"/>
      <w:r w:rsidRPr="00990A9B">
        <w:rPr>
          <w:rFonts w:cs="Arial"/>
          <w:szCs w:val="36"/>
        </w:rPr>
        <w:lastRenderedPageBreak/>
        <w:t>TABLAS</w:t>
      </w:r>
      <w:bookmarkEnd w:id="6"/>
    </w:p>
    <w:p w14:paraId="37DFD746" w14:textId="27FFF4B4" w:rsidR="00FE6252"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61101566" w:history="1">
        <w:r w:rsidR="00FE6252" w:rsidRPr="003B1116">
          <w:rPr>
            <w:rStyle w:val="Hipervnculo"/>
            <w:noProof/>
          </w:rPr>
          <w:t>Tabla 1 Diferencias M2M – IoT [2]</w:t>
        </w:r>
        <w:r w:rsidR="00FE6252">
          <w:rPr>
            <w:noProof/>
            <w:webHidden/>
          </w:rPr>
          <w:tab/>
        </w:r>
        <w:r w:rsidR="00FE6252">
          <w:rPr>
            <w:noProof/>
            <w:webHidden/>
          </w:rPr>
          <w:fldChar w:fldCharType="begin"/>
        </w:r>
        <w:r w:rsidR="00FE6252">
          <w:rPr>
            <w:noProof/>
            <w:webHidden/>
          </w:rPr>
          <w:instrText xml:space="preserve"> PAGEREF _Toc61101566 \h </w:instrText>
        </w:r>
        <w:r w:rsidR="00FE6252">
          <w:rPr>
            <w:noProof/>
            <w:webHidden/>
          </w:rPr>
        </w:r>
        <w:r w:rsidR="00FE6252">
          <w:rPr>
            <w:noProof/>
            <w:webHidden/>
          </w:rPr>
          <w:fldChar w:fldCharType="separate"/>
        </w:r>
        <w:r w:rsidR="00FE6252">
          <w:rPr>
            <w:noProof/>
            <w:webHidden/>
          </w:rPr>
          <w:t>15</w:t>
        </w:r>
        <w:r w:rsidR="00FE6252">
          <w:rPr>
            <w:noProof/>
            <w:webHidden/>
          </w:rPr>
          <w:fldChar w:fldCharType="end"/>
        </w:r>
      </w:hyperlink>
    </w:p>
    <w:p w14:paraId="62B5A46E" w14:textId="2152709F"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61104686"/>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61104687"/>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61104688"/>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0" w:name="_Toc61104689"/>
      <w:r w:rsidR="00A4238D">
        <w:t>Internet of Things (</w:t>
      </w:r>
      <w:r w:rsidR="00990A9B">
        <w:t>IoT</w:t>
      </w:r>
      <w:r w:rsidR="00A4238D">
        <w:t>)</w:t>
      </w:r>
      <w:bookmarkEnd w:id="10"/>
    </w:p>
    <w:p w14:paraId="26575BF9" w14:textId="00702598" w:rsidR="00DF5248" w:rsidRDefault="00DF5248" w:rsidP="00DF5248"/>
    <w:p w14:paraId="6CCCA9C5" w14:textId="1DFCD0CF"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8E51F9">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712A41" w:rsidRPr="00712A41">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1463165C" w:rsidR="00DF5248" w:rsidRDefault="00DF5248" w:rsidP="00DF5248">
      <w:pPr>
        <w:pStyle w:val="Ttulo3"/>
        <w:numPr>
          <w:ilvl w:val="2"/>
          <w:numId w:val="1"/>
        </w:numPr>
      </w:pPr>
      <w:bookmarkStart w:id="11" w:name="_Toc61104690"/>
      <w:r>
        <w:t xml:space="preserve">Introducción </w:t>
      </w:r>
      <w:r>
        <w:fldChar w:fldCharType="begin" w:fldLock="1"/>
      </w:r>
      <w:r w:rsidR="008D4636">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Pr="00DF5248">
        <w:rPr>
          <w:noProof/>
        </w:rPr>
        <w:t>[2]</w:t>
      </w:r>
      <w:bookmarkEnd w:id="11"/>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sigue siendo un reto pendiente el manejo de todo lo que lleva integración continua del mundo físico. Actualmente hay dos APIs</w:t>
      </w:r>
      <w:r w:rsidR="001423B0">
        <w:rPr>
          <w:rFonts w:cs="Arial"/>
        </w:rPr>
        <w:t xml:space="preserve"> para las comunicaciones IoT:</w:t>
      </w:r>
    </w:p>
    <w:p w14:paraId="1933C598" w14:textId="46D5BADF" w:rsidR="001423B0" w:rsidRDefault="001423B0" w:rsidP="001423B0">
      <w:pPr>
        <w:pStyle w:val="Prrafodelista"/>
        <w:numPr>
          <w:ilvl w:val="0"/>
          <w:numId w:val="9"/>
        </w:numPr>
        <w:jc w:val="both"/>
        <w:rPr>
          <w:rFonts w:cs="Arial"/>
        </w:rPr>
      </w:pPr>
      <w:r>
        <w:rPr>
          <w:rFonts w:cs="Arial"/>
        </w:rPr>
        <w:t>REST basado en API.</w:t>
      </w:r>
    </w:p>
    <w:p w14:paraId="47D9B907" w14:textId="77777777" w:rsidR="00DF5248" w:rsidRDefault="00B04C35" w:rsidP="00B04C35">
      <w:pPr>
        <w:pStyle w:val="Prrafodelista"/>
        <w:numPr>
          <w:ilvl w:val="0"/>
          <w:numId w:val="9"/>
        </w:numPr>
        <w:jc w:val="both"/>
        <w:rPr>
          <w:rFonts w:cs="Arial"/>
        </w:rPr>
      </w:pPr>
      <w:r>
        <w:rPr>
          <w:rFonts w:cs="Arial"/>
        </w:rPr>
        <w:t>WebSocket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Prrafodelista"/>
        <w:numPr>
          <w:ilvl w:val="0"/>
          <w:numId w:val="9"/>
        </w:numPr>
        <w:jc w:val="both"/>
        <w:rPr>
          <w:rFonts w:cs="Arial"/>
        </w:rPr>
      </w:pPr>
      <w:r>
        <w:rPr>
          <w:rFonts w:cs="Arial"/>
        </w:rPr>
        <w:t>WSN.</w:t>
      </w:r>
    </w:p>
    <w:p w14:paraId="1A64E7EB" w14:textId="019BCCDE" w:rsidR="00345D40" w:rsidRDefault="00345D40" w:rsidP="00345D40">
      <w:pPr>
        <w:pStyle w:val="Prrafodelista"/>
        <w:numPr>
          <w:ilvl w:val="0"/>
          <w:numId w:val="9"/>
        </w:numPr>
        <w:jc w:val="both"/>
        <w:rPr>
          <w:rFonts w:cs="Arial"/>
        </w:rPr>
      </w:pPr>
      <w:r>
        <w:rPr>
          <w:rFonts w:cs="Arial"/>
        </w:rPr>
        <w:t>Cloud Computing.</w:t>
      </w:r>
    </w:p>
    <w:p w14:paraId="510F1A31" w14:textId="27C8D25D" w:rsidR="00345D40" w:rsidRDefault="00345D40" w:rsidP="00345D40">
      <w:pPr>
        <w:pStyle w:val="Prrafodelista"/>
        <w:numPr>
          <w:ilvl w:val="0"/>
          <w:numId w:val="9"/>
        </w:numPr>
        <w:jc w:val="both"/>
        <w:rPr>
          <w:rFonts w:cs="Arial"/>
        </w:rPr>
      </w:pPr>
      <w:r>
        <w:rPr>
          <w:rFonts w:cs="Arial"/>
        </w:rPr>
        <w:t>Big Data Analytics.</w:t>
      </w:r>
    </w:p>
    <w:p w14:paraId="5E3AF341" w14:textId="1AEF20CA" w:rsidR="00345D40" w:rsidRDefault="00345D40" w:rsidP="00345D40">
      <w:pPr>
        <w:pStyle w:val="Prrafodelista"/>
        <w:numPr>
          <w:ilvl w:val="0"/>
          <w:numId w:val="9"/>
        </w:numPr>
        <w:jc w:val="both"/>
        <w:rPr>
          <w:rFonts w:cs="Arial"/>
        </w:rPr>
      </w:pPr>
      <w:r>
        <w:rPr>
          <w:rFonts w:cs="Arial"/>
        </w:rPr>
        <w:t>Sistemas Embebidos</w:t>
      </w:r>
    </w:p>
    <w:p w14:paraId="6BC4B36C" w14:textId="7DCD2515" w:rsidR="00345D40" w:rsidRDefault="00345D40" w:rsidP="00345D40">
      <w:pPr>
        <w:pStyle w:val="Prrafodelista"/>
        <w:numPr>
          <w:ilvl w:val="0"/>
          <w:numId w:val="9"/>
        </w:numPr>
        <w:jc w:val="both"/>
        <w:rPr>
          <w:rFonts w:cs="Arial"/>
        </w:rPr>
      </w:pPr>
      <w:r>
        <w:rPr>
          <w:rFonts w:cs="Arial"/>
        </w:rPr>
        <w:t>Arquitectura y Protocolos de Seguridad</w:t>
      </w:r>
    </w:p>
    <w:p w14:paraId="5F2DB1B3" w14:textId="26976494" w:rsidR="00345D40" w:rsidRDefault="00345D40" w:rsidP="00345D40">
      <w:pPr>
        <w:pStyle w:val="Prrafodelista"/>
        <w:numPr>
          <w:ilvl w:val="0"/>
          <w:numId w:val="9"/>
        </w:numPr>
        <w:jc w:val="both"/>
        <w:rPr>
          <w:rFonts w:cs="Arial"/>
        </w:rPr>
      </w:pPr>
      <w:r>
        <w:rPr>
          <w:rFonts w:cs="Arial"/>
        </w:rPr>
        <w:t>Protocolos de Comunicación</w:t>
      </w:r>
    </w:p>
    <w:p w14:paraId="6045D2EE" w14:textId="2D7E40AD" w:rsidR="00345D40" w:rsidRDefault="00345D40" w:rsidP="00345D40">
      <w:pPr>
        <w:pStyle w:val="Prrafodelista"/>
        <w:numPr>
          <w:ilvl w:val="0"/>
          <w:numId w:val="9"/>
        </w:numPr>
        <w:jc w:val="both"/>
        <w:rPr>
          <w:rFonts w:cs="Arial"/>
        </w:rPr>
      </w:pPr>
      <w:r>
        <w:rPr>
          <w:rFonts w:cs="Arial"/>
        </w:rPr>
        <w:t>Servicios Web.</w:t>
      </w:r>
    </w:p>
    <w:p w14:paraId="5F83FA06" w14:textId="538FCAD6" w:rsidR="0096580C" w:rsidRDefault="00A02F9F" w:rsidP="00345D40">
      <w:pPr>
        <w:pStyle w:val="Prrafodelista"/>
        <w:numPr>
          <w:ilvl w:val="0"/>
          <w:numId w:val="9"/>
        </w:numPr>
        <w:jc w:val="both"/>
        <w:rPr>
          <w:rFonts w:cs="Arial"/>
        </w:rPr>
      </w:pPr>
      <w:r>
        <w:rPr>
          <w:rFonts w:cs="Arial"/>
        </w:rPr>
        <w:t>Internet Móvil</w:t>
      </w:r>
    </w:p>
    <w:p w14:paraId="4E655D3E" w14:textId="599E588D" w:rsidR="00A02F9F" w:rsidRDefault="00A02F9F" w:rsidP="00345D40">
      <w:pPr>
        <w:pStyle w:val="Prrafodelista"/>
        <w:numPr>
          <w:ilvl w:val="0"/>
          <w:numId w:val="9"/>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lastRenderedPageBreak/>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Prrafodelista"/>
        <w:numPr>
          <w:ilvl w:val="0"/>
          <w:numId w:val="9"/>
        </w:numPr>
        <w:jc w:val="both"/>
        <w:rPr>
          <w:rFonts w:cs="Arial"/>
        </w:rPr>
      </w:pPr>
      <w:r>
        <w:rPr>
          <w:rFonts w:cs="Arial"/>
        </w:rPr>
        <w:t>Dar un puente entre la parte rica y la parte pobre.</w:t>
      </w:r>
    </w:p>
    <w:p w14:paraId="2A6D5E19" w14:textId="6110C846" w:rsidR="00F35B9A" w:rsidRDefault="00F35B9A" w:rsidP="00F35B9A">
      <w:pPr>
        <w:pStyle w:val="Prrafodelista"/>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Prrafodelista"/>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Tablaconcuadrcula"/>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r w:rsidRPr="00E01D28">
              <w:rPr>
                <w:rFonts w:cs="Arial"/>
              </w:rPr>
              <w:t>Sensado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r>
              <w:rPr>
                <w:rFonts w:cs="Arial"/>
              </w:rPr>
              <w:t>Sensado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La nube esta involucrada.</w:t>
            </w:r>
          </w:p>
        </w:tc>
      </w:tr>
    </w:tbl>
    <w:p w14:paraId="0D53BD5C" w14:textId="03848D86" w:rsidR="00612D0B" w:rsidRDefault="00F2221C" w:rsidP="00F2221C">
      <w:pPr>
        <w:pStyle w:val="Descripcin"/>
        <w:jc w:val="center"/>
      </w:pPr>
      <w:bookmarkStart w:id="12" w:name="_Toc61101566"/>
      <w:r>
        <w:t xml:space="preserve">Tabla </w:t>
      </w:r>
      <w:fldSimple w:instr=" SEQ Tabla \* ARABIC ">
        <w:r>
          <w:rPr>
            <w:noProof/>
          </w:rPr>
          <w:t>1</w:t>
        </w:r>
      </w:fldSimple>
      <w:r>
        <w:t xml:space="preserve"> Diferencias M2M – IoT </w:t>
      </w:r>
      <w:r>
        <w:fldChar w:fldCharType="begin" w:fldLock="1"/>
      </w:r>
      <w: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Pr="00F2221C">
        <w:rPr>
          <w:i w:val="0"/>
          <w:noProof/>
        </w:rPr>
        <w:t>[2]</w:t>
      </w:r>
      <w:bookmarkEnd w:id="12"/>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Prrafodelista"/>
        <w:numPr>
          <w:ilvl w:val="0"/>
          <w:numId w:val="10"/>
        </w:numPr>
        <w:jc w:val="both"/>
      </w:pPr>
      <w:r>
        <w:t>Fuente de alimentación y Manejo de la alimentación.</w:t>
      </w:r>
    </w:p>
    <w:p w14:paraId="7D29BA94" w14:textId="0757DFCB" w:rsidR="005266B8" w:rsidRDefault="005266B8" w:rsidP="005266B8">
      <w:pPr>
        <w:pStyle w:val="Prrafodelista"/>
        <w:numPr>
          <w:ilvl w:val="0"/>
          <w:numId w:val="10"/>
        </w:numPr>
        <w:jc w:val="both"/>
      </w:pPr>
      <w:r>
        <w:t>Sensores o Actuadores.</w:t>
      </w:r>
    </w:p>
    <w:p w14:paraId="09FF0667" w14:textId="682C2B24" w:rsidR="005266B8" w:rsidRDefault="005266B8" w:rsidP="005266B8">
      <w:pPr>
        <w:pStyle w:val="Prrafodelista"/>
        <w:numPr>
          <w:ilvl w:val="0"/>
          <w:numId w:val="10"/>
        </w:numPr>
        <w:jc w:val="both"/>
      </w:pPr>
      <w:r>
        <w:t>Procesador y Espacio de memoria.</w:t>
      </w:r>
    </w:p>
    <w:p w14:paraId="017FF2D4" w14:textId="10BF6A6B" w:rsidR="005266B8" w:rsidRDefault="005266B8" w:rsidP="005266B8">
      <w:pPr>
        <w:pStyle w:val="Prrafodelista"/>
        <w:numPr>
          <w:ilvl w:val="0"/>
          <w:numId w:val="10"/>
        </w:numPr>
        <w:jc w:val="both"/>
      </w:pPr>
      <w:r>
        <w:t>Comunicaciones Inalámbricas.</w:t>
      </w:r>
    </w:p>
    <w:p w14:paraId="1A623283" w14:textId="6F1007DB" w:rsidR="005266B8" w:rsidRDefault="005266B8" w:rsidP="005266B8">
      <w:pPr>
        <w:pStyle w:val="Prrafodelista"/>
        <w:numPr>
          <w:ilvl w:val="0"/>
          <w:numId w:val="10"/>
        </w:numPr>
        <w:jc w:val="both"/>
      </w:pPr>
      <w:r>
        <w:t>UI/UX.</w:t>
      </w:r>
    </w:p>
    <w:p w14:paraId="550A3E7D" w14:textId="0334A989" w:rsidR="005266B8" w:rsidRDefault="002C4779" w:rsidP="00CE3700">
      <w:pPr>
        <w:pStyle w:val="Ttulo3"/>
        <w:numPr>
          <w:ilvl w:val="2"/>
          <w:numId w:val="1"/>
        </w:numPr>
      </w:pPr>
      <w:bookmarkStart w:id="13" w:name="_Toc61104691"/>
      <w:r>
        <w:t>Componentes</w:t>
      </w:r>
      <w:r w:rsidR="008D4636">
        <w:t xml:space="preserve"> </w:t>
      </w:r>
      <w:r w:rsidR="008D4636">
        <w:fldChar w:fldCharType="begin" w:fldLock="1"/>
      </w:r>
      <w:r w:rsidR="007845A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8D4636" w:rsidRPr="008D4636">
        <w:rPr>
          <w:noProof/>
        </w:rPr>
        <w:t>[2]</w:t>
      </w:r>
      <w:bookmarkEnd w:id="13"/>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Prrafodelista"/>
        <w:numPr>
          <w:ilvl w:val="0"/>
          <w:numId w:val="9"/>
        </w:numPr>
      </w:pPr>
      <w:r>
        <w:t>Componente para la interacción y comunicación con otros IoT.</w:t>
      </w:r>
    </w:p>
    <w:p w14:paraId="33D78670" w14:textId="24ADDAC7" w:rsidR="002C4779" w:rsidRDefault="002C4779" w:rsidP="002C4779">
      <w:pPr>
        <w:pStyle w:val="Prrafodelista"/>
        <w:numPr>
          <w:ilvl w:val="0"/>
          <w:numId w:val="9"/>
        </w:numPr>
      </w:pPr>
      <w:r>
        <w:t>Componente para operaciones de procesado y análisis de los datos.</w:t>
      </w:r>
    </w:p>
    <w:p w14:paraId="0AD190D4" w14:textId="0781B9AD" w:rsidR="002C4779" w:rsidRDefault="002C4779" w:rsidP="002C4779">
      <w:pPr>
        <w:pStyle w:val="Prrafodelista"/>
        <w:numPr>
          <w:ilvl w:val="0"/>
          <w:numId w:val="9"/>
        </w:numPr>
      </w:pPr>
      <w:r>
        <w:t>Componente para la interacción con internet.</w:t>
      </w:r>
    </w:p>
    <w:p w14:paraId="16BCDD58" w14:textId="32E9C76C" w:rsidR="002C4779" w:rsidRDefault="002C4779" w:rsidP="002C4779">
      <w:pPr>
        <w:pStyle w:val="Prrafodelista"/>
        <w:numPr>
          <w:ilvl w:val="0"/>
          <w:numId w:val="9"/>
        </w:numPr>
      </w:pPr>
      <w:r>
        <w:t>Componente para el manejo de servicios Web de la aplicación.</w:t>
      </w:r>
    </w:p>
    <w:p w14:paraId="4D945798" w14:textId="2AE6ACE9" w:rsidR="002C4779" w:rsidRDefault="002C4779" w:rsidP="002C4779">
      <w:pPr>
        <w:pStyle w:val="Prrafodelista"/>
        <w:numPr>
          <w:ilvl w:val="0"/>
          <w:numId w:val="9"/>
        </w:numPr>
      </w:pPr>
      <w:r>
        <w:t>Componentes para la integración de los servicios de la aplicación.</w:t>
      </w:r>
    </w:p>
    <w:p w14:paraId="6E842C66" w14:textId="1C12886E" w:rsidR="002C4779" w:rsidRDefault="002C4779" w:rsidP="002C4779">
      <w:pPr>
        <w:pStyle w:val="Prrafodelista"/>
        <w:numPr>
          <w:ilvl w:val="0"/>
          <w:numId w:val="9"/>
        </w:numPr>
      </w:pPr>
      <w:r>
        <w:t>Interfaz de usuario para acceder al IoT.</w:t>
      </w:r>
    </w:p>
    <w:p w14:paraId="0E08B2F0" w14:textId="77777777" w:rsidR="002C4779" w:rsidRDefault="002C4779" w:rsidP="002C4779">
      <w:pPr>
        <w:pStyle w:val="Prrafodelista"/>
      </w:pPr>
    </w:p>
    <w:p w14:paraId="0DD63EC1" w14:textId="642D65EB" w:rsidR="002C4779" w:rsidRPr="00CE3700" w:rsidRDefault="002C4779" w:rsidP="00CE3700">
      <w:pPr>
        <w:pStyle w:val="Ttulo4"/>
        <w:numPr>
          <w:ilvl w:val="3"/>
          <w:numId w:val="1"/>
        </w:numPr>
        <w:rPr>
          <w:rFonts w:ascii="Arial" w:hAnsi="Arial" w:cs="Arial"/>
        </w:rPr>
      </w:pPr>
      <w:bookmarkStart w:id="14" w:name="_Toc61104692"/>
      <w:r w:rsidRPr="00CE3700">
        <w:rPr>
          <w:rFonts w:ascii="Arial" w:hAnsi="Arial" w:cs="Arial"/>
        </w:rPr>
        <w:t>Dispositivo</w:t>
      </w:r>
      <w:bookmarkEnd w:id="14"/>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lastRenderedPageBreak/>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Gateaway para poder conectarse a la plataforma de la nube.</w:t>
      </w:r>
    </w:p>
    <w:p w14:paraId="6BA0594E" w14:textId="31AB3CA3" w:rsidR="003822DE" w:rsidRDefault="003822DE" w:rsidP="00F35B9A">
      <w:pPr>
        <w:jc w:val="both"/>
        <w:rPr>
          <w:rFonts w:cs="Arial"/>
        </w:rPr>
      </w:pPr>
      <w:r>
        <w:rPr>
          <w:rFonts w:cs="Arial"/>
        </w:rPr>
        <w:t>Los dispositivos estándar son similares a pequeños ordenadores y dirigen los datos directamente a la nube de la red sin necesidad de un Gateaway.</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5" w:name="_Toc61104693"/>
      <w:r>
        <w:rPr>
          <w:rFonts w:ascii="Arial" w:hAnsi="Arial" w:cs="Arial"/>
        </w:rPr>
        <w:t>Red Local</w:t>
      </w:r>
      <w:bookmarkEnd w:id="15"/>
    </w:p>
    <w:p w14:paraId="2AF54C2F" w14:textId="1F78827D" w:rsidR="00CE3700" w:rsidRDefault="00CE3700" w:rsidP="00CE3700"/>
    <w:p w14:paraId="6D32BFF6" w14:textId="5C9B9DD5" w:rsidR="00CE3700" w:rsidRDefault="00923833" w:rsidP="00923833">
      <w:pPr>
        <w:jc w:val="both"/>
      </w:pPr>
      <w:r>
        <w:t>Como se ha comentado anteriormente, IoT es una red de dispositivos interconectados y se generarán una gran cantidad de datos. Estas redes son usadas para transmitir las señales que se recogerán posteriormente en los sensores con el resto de diferentes componentes, como los routers, puentes, LAN, WAN y MAN. Esta conectividad de las redes para los sensores se puede utilizar cualquiera de las tecnologías disponibles como el Wi-Fi, LTE, etc. Para la generación de esta red se deben seguir l</w:t>
      </w:r>
      <w:r w:rsidR="00732AB0">
        <w:t>as siguientes bases:</w:t>
      </w:r>
    </w:p>
    <w:p w14:paraId="5902DB08" w14:textId="0A390D33" w:rsidR="00732AB0" w:rsidRDefault="00732AB0" w:rsidP="00732AB0">
      <w:pPr>
        <w:pStyle w:val="Prrafodelista"/>
        <w:numPr>
          <w:ilvl w:val="0"/>
          <w:numId w:val="9"/>
        </w:numPr>
        <w:jc w:val="both"/>
      </w:pPr>
      <w:r>
        <w:t>Alta tasa de datos.</w:t>
      </w:r>
    </w:p>
    <w:p w14:paraId="49BC0949" w14:textId="3B139371" w:rsidR="00732AB0" w:rsidRDefault="00732AB0" w:rsidP="00732AB0">
      <w:pPr>
        <w:pStyle w:val="Prrafodelista"/>
        <w:numPr>
          <w:ilvl w:val="0"/>
          <w:numId w:val="9"/>
        </w:numPr>
        <w:jc w:val="both"/>
      </w:pPr>
      <w:r>
        <w:t>Bajos precios en uso de datos.</w:t>
      </w:r>
    </w:p>
    <w:p w14:paraId="790C17AF" w14:textId="47C3F202" w:rsidR="00732AB0" w:rsidRDefault="00732AB0" w:rsidP="00732AB0">
      <w:pPr>
        <w:pStyle w:val="Prrafodelista"/>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6" w:name="_Toc61104694"/>
      <w:r>
        <w:rPr>
          <w:rFonts w:ascii="Arial" w:hAnsi="Arial" w:cs="Arial"/>
        </w:rPr>
        <w:t>Internet</w:t>
      </w:r>
      <w:bookmarkEnd w:id="16"/>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con mensajes instantáneos y social networking,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7" w:name="_Toc61104695"/>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7"/>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Prrafodelista"/>
        <w:numPr>
          <w:ilvl w:val="0"/>
          <w:numId w:val="9"/>
        </w:numPr>
      </w:pPr>
      <w:r>
        <w:t>Monitorización de dispositivos.</w:t>
      </w:r>
    </w:p>
    <w:p w14:paraId="4150353C" w14:textId="470ED5D9" w:rsidR="00574D75" w:rsidRDefault="00574D75" w:rsidP="00574D75">
      <w:pPr>
        <w:pStyle w:val="Prrafodelista"/>
        <w:numPr>
          <w:ilvl w:val="0"/>
          <w:numId w:val="9"/>
        </w:numPr>
      </w:pPr>
      <w:r>
        <w:t>Servicios de control de dispositivos.</w:t>
      </w:r>
    </w:p>
    <w:p w14:paraId="1F2ED2A1" w14:textId="5006128F" w:rsidR="00574D75" w:rsidRDefault="00574D75" w:rsidP="00574D75">
      <w:pPr>
        <w:pStyle w:val="Prrafodelista"/>
        <w:numPr>
          <w:ilvl w:val="0"/>
          <w:numId w:val="9"/>
        </w:numPr>
      </w:pPr>
      <w:r>
        <w:t>Servicios de publicación de datos.</w:t>
      </w:r>
    </w:p>
    <w:p w14:paraId="1402CCC5" w14:textId="3AB8DA20" w:rsidR="00574D75" w:rsidRDefault="00574D75" w:rsidP="00574D75">
      <w:pPr>
        <w:pStyle w:val="Prrafodelista"/>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8" w:name="_Toc61104696"/>
      <w:r>
        <w:rPr>
          <w:rFonts w:ascii="Arial" w:hAnsi="Arial" w:cs="Arial"/>
        </w:rPr>
        <w:lastRenderedPageBreak/>
        <w:t>Aplicaciones</w:t>
      </w:r>
      <w:bookmarkEnd w:id="18"/>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Prrafodelista"/>
        <w:numPr>
          <w:ilvl w:val="0"/>
          <w:numId w:val="9"/>
        </w:numPr>
      </w:pPr>
      <w:r>
        <w:t>Smart Home</w:t>
      </w:r>
    </w:p>
    <w:p w14:paraId="4C7891C7" w14:textId="5AA28FAF" w:rsidR="00FC631E" w:rsidRDefault="00FC631E" w:rsidP="00FC631E">
      <w:pPr>
        <w:pStyle w:val="Prrafodelista"/>
        <w:numPr>
          <w:ilvl w:val="0"/>
          <w:numId w:val="9"/>
        </w:numPr>
      </w:pPr>
      <w:r>
        <w:t>Accesorios</w:t>
      </w:r>
    </w:p>
    <w:p w14:paraId="296F0631" w14:textId="4123E502" w:rsidR="00FC631E" w:rsidRDefault="00FC631E" w:rsidP="00FC631E">
      <w:pPr>
        <w:pStyle w:val="Prrafodelista"/>
        <w:numPr>
          <w:ilvl w:val="0"/>
          <w:numId w:val="9"/>
        </w:numPr>
      </w:pPr>
      <w:r>
        <w:t>Coches conectados</w:t>
      </w:r>
    </w:p>
    <w:p w14:paraId="19154489" w14:textId="12D2EC3C" w:rsidR="00FC631E" w:rsidRDefault="00FC631E" w:rsidP="00FC631E">
      <w:pPr>
        <w:pStyle w:val="Prrafodelista"/>
        <w:numPr>
          <w:ilvl w:val="0"/>
          <w:numId w:val="9"/>
        </w:numPr>
      </w:pPr>
      <w:r>
        <w:t>Smart Cities</w:t>
      </w:r>
    </w:p>
    <w:p w14:paraId="40BD6E9F" w14:textId="56E6FB80" w:rsidR="00FC631E" w:rsidRDefault="00FC631E" w:rsidP="00FC631E">
      <w:pPr>
        <w:pStyle w:val="Prrafodelista"/>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19" w:name="_Toc61104697"/>
      <w:r>
        <w:t>Sensores</w:t>
      </w:r>
      <w:bookmarkEnd w:id="19"/>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Prrafodelista"/>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Prrafodelista"/>
        <w:jc w:val="both"/>
        <w:rPr>
          <w:b/>
          <w:bCs/>
        </w:rPr>
      </w:pPr>
    </w:p>
    <w:p w14:paraId="6CA8B8C2" w14:textId="52878D98" w:rsidR="00C80D93" w:rsidRPr="004C663B" w:rsidRDefault="00C80D93" w:rsidP="00D447E6">
      <w:pPr>
        <w:pStyle w:val="Prrafodelista"/>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Prrafodelista"/>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Prrafodelista"/>
        <w:jc w:val="both"/>
        <w:rPr>
          <w:b/>
          <w:bCs/>
        </w:rPr>
      </w:pPr>
    </w:p>
    <w:p w14:paraId="3A649EFE" w14:textId="37F52E11" w:rsidR="00AF7A73" w:rsidRPr="00D42957" w:rsidRDefault="00AF7A73" w:rsidP="00AF7A73">
      <w:pPr>
        <w:pStyle w:val="Prrafodelista"/>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Prrafodelista"/>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1616624F" w:rsidR="008D4636" w:rsidRDefault="008D4636" w:rsidP="008D4636">
      <w:pPr>
        <w:pStyle w:val="Ttulo3"/>
        <w:numPr>
          <w:ilvl w:val="2"/>
          <w:numId w:val="1"/>
        </w:numPr>
      </w:pPr>
      <w:bookmarkStart w:id="20" w:name="_Toc61104698"/>
      <w:r>
        <w:lastRenderedPageBreak/>
        <w:t>Arquitectura</w:t>
      </w:r>
      <w:r w:rsidR="007845A0">
        <w:t xml:space="preserve"> </w:t>
      </w:r>
      <w:r w:rsidR="007845A0">
        <w:fldChar w:fldCharType="begin" w:fldLock="1"/>
      </w:r>
      <w:r w:rsidR="002A6D6B">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7845A0" w:rsidRPr="007845A0">
        <w:rPr>
          <w:noProof/>
        </w:rPr>
        <w:t>[3]</w:t>
      </w:r>
      <w:bookmarkEnd w:id="20"/>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cuál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1" w:name="_Toc61104699"/>
      <w:r>
        <w:t>Capa de Sensorizado</w:t>
      </w:r>
      <w:bookmarkEnd w:id="21"/>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2" w:name="_Toc61104700"/>
      <w:r>
        <w:t>Capa de Red</w:t>
      </w:r>
      <w:bookmarkEnd w:id="22"/>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Este proceso puede involucrar el manejo y control de QoS (Quality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02804">
      <w:pPr>
        <w:pStyle w:val="Prrafodelista"/>
        <w:numPr>
          <w:ilvl w:val="0"/>
          <w:numId w:val="9"/>
        </w:numPr>
        <w:jc w:val="both"/>
      </w:pPr>
      <w:r>
        <w:t>Tecnologías de gestión de redes para redes heterogéneas.</w:t>
      </w:r>
    </w:p>
    <w:p w14:paraId="148DA03B" w14:textId="4755DD7B" w:rsidR="00402804" w:rsidRDefault="00402804" w:rsidP="00402804">
      <w:pPr>
        <w:pStyle w:val="Prrafodelista"/>
        <w:numPr>
          <w:ilvl w:val="0"/>
          <w:numId w:val="9"/>
        </w:numPr>
        <w:jc w:val="both"/>
      </w:pPr>
      <w:r>
        <w:t>Eficiencia energética.</w:t>
      </w:r>
    </w:p>
    <w:p w14:paraId="441E951F" w14:textId="49F20D78" w:rsidR="00402804" w:rsidRDefault="00402804" w:rsidP="00402804">
      <w:pPr>
        <w:pStyle w:val="Prrafodelista"/>
        <w:numPr>
          <w:ilvl w:val="0"/>
          <w:numId w:val="9"/>
        </w:numPr>
        <w:jc w:val="both"/>
      </w:pPr>
      <w:r>
        <w:t>Requerimientos QoS.</w:t>
      </w:r>
    </w:p>
    <w:p w14:paraId="65FB8B0F" w14:textId="38F6825C" w:rsidR="00402804" w:rsidRDefault="00402804" w:rsidP="00402804">
      <w:pPr>
        <w:pStyle w:val="Prrafodelista"/>
        <w:numPr>
          <w:ilvl w:val="0"/>
          <w:numId w:val="9"/>
        </w:numPr>
        <w:jc w:val="both"/>
      </w:pPr>
      <w:r>
        <w:t>Procesamiento de datos y señales.</w:t>
      </w:r>
    </w:p>
    <w:p w14:paraId="63F3DEE8" w14:textId="598AB46B" w:rsidR="00402804" w:rsidRDefault="00402804" w:rsidP="00402804">
      <w:pPr>
        <w:pStyle w:val="Prrafodelista"/>
        <w:numPr>
          <w:ilvl w:val="0"/>
          <w:numId w:val="9"/>
        </w:numPr>
        <w:jc w:val="both"/>
      </w:pPr>
      <w:r>
        <w:t>Seguridad.</w:t>
      </w:r>
    </w:p>
    <w:p w14:paraId="393857CB" w14:textId="3C49EBB9" w:rsidR="00402804" w:rsidRDefault="00402804" w:rsidP="00402804">
      <w:pPr>
        <w:pStyle w:val="Prrafodelista"/>
        <w:numPr>
          <w:ilvl w:val="0"/>
          <w:numId w:val="9"/>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3" w:name="_Toc61104701"/>
      <w:r>
        <w:lastRenderedPageBreak/>
        <w:t>Capa de Servicio</w:t>
      </w:r>
      <w:bookmarkEnd w:id="23"/>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395F7E">
      <w:pPr>
        <w:pStyle w:val="Prrafodelista"/>
        <w:numPr>
          <w:ilvl w:val="0"/>
          <w:numId w:val="9"/>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pStyle w:val="Prrafodelista"/>
        <w:jc w:val="both"/>
      </w:pPr>
    </w:p>
    <w:p w14:paraId="0AFD7441" w14:textId="0DEAF528" w:rsidR="00286982" w:rsidRDefault="00286982" w:rsidP="00286982">
      <w:pPr>
        <w:pStyle w:val="Prrafodelista"/>
        <w:numPr>
          <w:ilvl w:val="0"/>
          <w:numId w:val="9"/>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Pr>
        <w:pStyle w:val="Prrafodelista"/>
      </w:pPr>
    </w:p>
    <w:p w14:paraId="67170B4E" w14:textId="07FD824D" w:rsidR="00286982" w:rsidRDefault="00F342E8" w:rsidP="00286982">
      <w:pPr>
        <w:pStyle w:val="Prrafodelista"/>
        <w:numPr>
          <w:ilvl w:val="0"/>
          <w:numId w:val="9"/>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Pr>
        <w:pStyle w:val="Prrafodelista"/>
      </w:pPr>
    </w:p>
    <w:p w14:paraId="237C6FF5" w14:textId="136BC7E3" w:rsidR="00F342E8" w:rsidRDefault="005B47A6" w:rsidP="00286982">
      <w:pPr>
        <w:pStyle w:val="Prrafodelista"/>
        <w:numPr>
          <w:ilvl w:val="0"/>
          <w:numId w:val="9"/>
        </w:numPr>
        <w:jc w:val="both"/>
      </w:pPr>
      <w:r>
        <w:t>Servicio APIs: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4" w:name="_Toc61104702"/>
      <w:r>
        <w:t>Capa de Interfaz</w:t>
      </w:r>
      <w:bookmarkEnd w:id="24"/>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InterFace Profile,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4451D41E" w:rsidR="006D074E" w:rsidRPr="006D074E" w:rsidRDefault="00E65930" w:rsidP="006D074E">
      <w:pPr>
        <w:pStyle w:val="Ttulo2"/>
        <w:numPr>
          <w:ilvl w:val="1"/>
          <w:numId w:val="1"/>
        </w:numPr>
      </w:pPr>
      <w:bookmarkStart w:id="25" w:name="_Toc61104703"/>
      <w:r>
        <w:lastRenderedPageBreak/>
        <w:t>6LoWPAN</w:t>
      </w:r>
      <w:r w:rsidR="002A6D6B">
        <w:t xml:space="preserve"> </w:t>
      </w:r>
      <w:r w:rsidR="00251A22">
        <w:fldChar w:fldCharType="begin" w:fldLock="1"/>
      </w:r>
      <w:r w:rsidR="002338B8">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251A22" w:rsidRPr="00251A22">
        <w:rPr>
          <w:noProof/>
        </w:rPr>
        <w:t>[4]</w:t>
      </w:r>
      <w:bookmarkEnd w:id="25"/>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67A53CFD" w:rsidR="009058A1" w:rsidRDefault="006D074E" w:rsidP="006D074E">
      <w:pPr>
        <w:pStyle w:val="Ttulo3"/>
        <w:numPr>
          <w:ilvl w:val="2"/>
          <w:numId w:val="1"/>
        </w:numPr>
      </w:pPr>
      <w:r w:rsidRPr="006D074E">
        <w:t xml:space="preserve">Significado 6LoWPAN </w:t>
      </w:r>
      <w:r w:rsidRPr="006D074E">
        <w:fldChar w:fldCharType="begin" w:fldLock="1"/>
      </w:r>
      <w:r w:rsidRPr="006D074E">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Pr="006D074E">
        <w:rPr>
          <w:noProof/>
        </w:rPr>
        <w:t>[4]</w:t>
      </w:r>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IPv6 over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957E5F">
      <w:pPr>
        <w:pStyle w:val="Prrafodelista"/>
        <w:numPr>
          <w:ilvl w:val="0"/>
          <w:numId w:val="15"/>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957E5F">
      <w:pPr>
        <w:pStyle w:val="Prrafodelista"/>
        <w:numPr>
          <w:ilvl w:val="0"/>
          <w:numId w:val="15"/>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957E5F">
      <w:pPr>
        <w:pStyle w:val="Prrafodelista"/>
        <w:numPr>
          <w:ilvl w:val="0"/>
          <w:numId w:val="15"/>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correspond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3936831E" w:rsidR="00016357" w:rsidRDefault="00016357">
      <w:pPr>
        <w:rPr>
          <w:b/>
          <w:bCs/>
        </w:rPr>
      </w:pPr>
      <w:r>
        <w:rPr>
          <w:b/>
          <w:bCs/>
        </w:rPr>
        <w:br w:type="page"/>
      </w:r>
    </w:p>
    <w:p w14:paraId="0F95852C" w14:textId="15801B27" w:rsidR="00A967ED" w:rsidRPr="006D074E" w:rsidRDefault="00B26E50" w:rsidP="006D074E">
      <w:pPr>
        <w:pStyle w:val="Ttulo3"/>
        <w:numPr>
          <w:ilvl w:val="2"/>
          <w:numId w:val="1"/>
        </w:numPr>
      </w:pPr>
      <w:bookmarkStart w:id="26" w:name="_Toc61104705"/>
      <w:r>
        <w:lastRenderedPageBreak/>
        <w:t>Pila de Protocolos de 6LoWPAN</w:t>
      </w:r>
      <w:r w:rsidR="002338B8">
        <w:t xml:space="preserve"> </w:t>
      </w:r>
      <w:r w:rsidR="002338B8">
        <w:fldChar w:fldCharType="begin" w:fldLock="1"/>
      </w:r>
      <w:r w:rsidR="002A140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2338B8" w:rsidRPr="006D074E">
        <w:rPr>
          <w:noProof/>
        </w:rPr>
        <w:t>[4]–[6]</w:t>
      </w:r>
      <w:bookmarkEnd w:id="26"/>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615E6A75" w14:textId="77777777" w:rsidR="00B32ECA" w:rsidRDefault="00B32ECA" w:rsidP="00B32ECA">
      <w:pPr>
        <w:keepNext/>
        <w:tabs>
          <w:tab w:val="right" w:pos="9070"/>
        </w:tabs>
        <w:jc w:val="center"/>
      </w:pPr>
      <w:r>
        <w:rPr>
          <w:noProof/>
        </w:rPr>
        <w:drawing>
          <wp:inline distT="0" distB="0" distL="0" distR="0" wp14:anchorId="519DDAA7" wp14:editId="2FDA1F2C">
            <wp:extent cx="3600450" cy="24003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600450" cy="2400300"/>
                    </a:xfrm>
                    <a:prstGeom prst="rect">
                      <a:avLst/>
                    </a:prstGeom>
                  </pic:spPr>
                </pic:pic>
              </a:graphicData>
            </a:graphic>
          </wp:inline>
        </w:drawing>
      </w:r>
    </w:p>
    <w:p w14:paraId="12BD7DCF" w14:textId="171E0E43" w:rsidR="00B32ECA" w:rsidRDefault="00B32ECA" w:rsidP="00B32ECA">
      <w:pPr>
        <w:pStyle w:val="Descripcin"/>
        <w:jc w:val="center"/>
      </w:pPr>
      <w:bookmarkStart w:id="27" w:name="_Toc61086241"/>
      <w:r>
        <w:t xml:space="preserve">Ilustración </w:t>
      </w:r>
      <w:fldSimple w:instr=" SEQ Ilustración \* ARABIC ">
        <w:r w:rsidR="002176BA">
          <w:rPr>
            <w:noProof/>
          </w:rPr>
          <w:t>1</w:t>
        </w:r>
      </w:fldSimple>
      <w:r>
        <w:t xml:space="preserve"> Estructura Básica de 6LoWPAN</w:t>
      </w:r>
      <w:bookmarkEnd w:id="27"/>
    </w:p>
    <w:p w14:paraId="2A7AC77A" w14:textId="1A3DAD00" w:rsidR="00B32ECA" w:rsidRDefault="00FE6252" w:rsidP="003D70E7">
      <w:pPr>
        <w:jc w:val="both"/>
      </w:pPr>
      <w:r>
        <w:t xml:space="preserve">LoWPAN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LoWPAN)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5BA1EB4D" w:rsidR="006D074E" w:rsidRDefault="00D77752" w:rsidP="00D77752">
      <w:pPr>
        <w:pStyle w:val="Ttulo3"/>
        <w:numPr>
          <w:ilvl w:val="2"/>
          <w:numId w:val="1"/>
        </w:numPr>
      </w:pPr>
      <w:r>
        <w:t>Principales características de 6LoWPAN</w:t>
      </w:r>
      <w:r w:rsidR="002A1400">
        <w:t xml:space="preserve"> </w:t>
      </w:r>
      <w:r w:rsidR="002A1400">
        <w:fldChar w:fldCharType="begin" w:fldLock="1"/>
      </w:r>
      <w:r w:rsidR="009E3E14">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2A1400" w:rsidRPr="002A1400">
        <w:rPr>
          <w:noProof/>
        </w:rPr>
        <w:t>[7]</w:t>
      </w:r>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IoT IPv6, la cuál está sobre el estándar IEEE</w:t>
      </w:r>
      <w:r w:rsidR="003D0DB3">
        <w:t xml:space="preserve"> </w:t>
      </w:r>
      <w:r w:rsidR="003617C1">
        <w:t xml:space="preserve">802.15.4. </w:t>
      </w:r>
    </w:p>
    <w:p w14:paraId="34E93D8B" w14:textId="3BECFDDB" w:rsidR="003617C1" w:rsidRDefault="003617C1" w:rsidP="00965894">
      <w:pPr>
        <w:jc w:val="both"/>
      </w:pPr>
      <w:r>
        <w:t>Este estándar es un estándar de WPAN de baja potencia y baja velocidad que usa CSMA/CA y con una configuración típica con un rango de 10 a 100 m y una tasa de rango de datos sin procesar de 2 a 250 KBits/s</w:t>
      </w:r>
      <w:r w:rsidR="00965894">
        <w:t>, estando en la banda de 2.4 GHz ISM. Este estándar también 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r>
        <w:lastRenderedPageBreak/>
        <w:t>Compresión de cabecera</w:t>
      </w:r>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r>
        <w:t>Enrutamiento</w:t>
      </w:r>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IPv6 Routing Protocol for Low Power and Lossy Networks (RPL)</w:t>
      </w:r>
      <w:r w:rsidR="00A8362A">
        <w:rPr>
          <w:b/>
          <w:bCs/>
        </w:rPr>
        <w:t>.</w:t>
      </w:r>
    </w:p>
    <w:p w14:paraId="76E71994" w14:textId="141E1DB3" w:rsidR="00C812DD" w:rsidRDefault="00C812DD" w:rsidP="00A8362A">
      <w:pPr>
        <w:jc w:val="both"/>
      </w:pPr>
      <w:r>
        <w:t xml:space="preserve">Debido a que las redes con perdidas (Lossy Networks) no tienen topologías predefinidas, RPL organiza una topología como un Gráfico Acíclico Directo (DAG) particionado en uno o más </w:t>
      </w:r>
      <w:r w:rsidR="00BC5B3C">
        <w:t xml:space="preserve">DAGs </w:t>
      </w:r>
      <w:r w:rsidR="00C94B15">
        <w:t>O</w:t>
      </w:r>
      <w:r w:rsidR="00BC5B3C">
        <w:t xml:space="preserve">rientados a </w:t>
      </w:r>
      <w:r w:rsidR="00C94B15">
        <w:t>D</w:t>
      </w:r>
      <w:r w:rsidR="00BC5B3C">
        <w:t>estino</w:t>
      </w:r>
      <w:r w:rsidR="00C94B15">
        <w:t xml:space="preserve"> (DODAGs)</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supernodos” o border routers en el caso de 6LoWPAN.</w:t>
      </w:r>
    </w:p>
    <w:p w14:paraId="7FCAAA82" w14:textId="7ACFE9BB" w:rsidR="00C94B15" w:rsidRDefault="00C94B15" w:rsidP="00A8362A">
      <w:pPr>
        <w:jc w:val="both"/>
      </w:pPr>
    </w:p>
    <w:p w14:paraId="1546B687" w14:textId="67BEDE65" w:rsidR="00231B6E" w:rsidRDefault="00231B6E" w:rsidP="00231B6E">
      <w:pPr>
        <w:pStyle w:val="Ttulo4"/>
        <w:numPr>
          <w:ilvl w:val="3"/>
          <w:numId w:val="1"/>
        </w:numPr>
      </w:pPr>
      <w:r>
        <w:t>Seguridad</w:t>
      </w:r>
    </w:p>
    <w:p w14:paraId="2066B99C" w14:textId="1FEB653F" w:rsidR="00ED2357" w:rsidRDefault="00ED2357" w:rsidP="00ED2357"/>
    <w:p w14:paraId="751126B5" w14:textId="77777777" w:rsidR="00ED2357" w:rsidRDefault="00ED2357" w:rsidP="00ED2357">
      <w:pPr>
        <w:jc w:val="both"/>
      </w:pPr>
      <w:r>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2E06D562" w14:textId="77777777" w:rsidR="00ED2357" w:rsidRDefault="00ED2357" w:rsidP="00ED2357">
      <w:pPr>
        <w:jc w:val="both"/>
      </w:pPr>
      <w:r>
        <w:t>Para la capa de red, se ha propuesto el protocolo IPSec adaptado para soportar 6LoWPAN y prometiendo seguridad end-to-end.</w:t>
      </w:r>
    </w:p>
    <w:p w14:paraId="5734CC2B" w14:textId="77777777" w:rsidR="00ED2357" w:rsidRDefault="00ED2357" w:rsidP="00ED2357">
      <w:pPr>
        <w:jc w:val="both"/>
      </w:pPr>
      <w:r>
        <w:t xml:space="preserve">En la capa de aplicación, el protocolo principal como candidato es el DTLS o </w:t>
      </w:r>
      <w:r>
        <w:rPr>
          <w:i/>
          <w:iCs/>
        </w:rPr>
        <w:t>Datagram Transport Layer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r>
        <w:t>Protocolos de aplicación</w:t>
      </w:r>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dos más populares son Constrained Applicacion Protocol (CoAP) y Message Queuing Telemetry Transport-Sensor Network MQTT-SN.</w:t>
      </w:r>
    </w:p>
    <w:p w14:paraId="6FD7CF38" w14:textId="0E6B524B" w:rsidR="00F14197" w:rsidRDefault="00666E77" w:rsidP="00F14197">
      <w:pPr>
        <w:jc w:val="both"/>
      </w:pPr>
      <w:r>
        <w:t>Debido a la popularidad de los servicios web, se desarrolló CoAP como un HTTP ligero para 6LoWPAN.</w:t>
      </w:r>
      <w:r w:rsidR="002650C5">
        <w:t xml:space="preserve"> Al ser dispositivos con limitaciones, se usa UDP con un sistema propio de retra</w:t>
      </w:r>
      <w:r w:rsidR="00F14197">
        <w:t>nsmisión basado en mensajes.  Se usa UDP en vez de TCP debido al menos uso de recursos. CoAP tiene arquitectura REST</w:t>
      </w:r>
      <w:r w:rsidR="005F31F6">
        <w:t xml:space="preserve">, debido a que requiere muchos menos recursos y </w:t>
      </w:r>
      <w:r w:rsidR="005F31F6">
        <w:lastRenderedPageBreak/>
        <w:t>permite a los desarrolladores Web programar para IoT. Entre CoAP y HTTP es fácil traducir mediante dispositivos proxy. CoAP también permite trabajar con medidas de seguridad</w:t>
      </w:r>
      <w:r w:rsidR="00C90B7F">
        <w:t xml:space="preserve"> como DTLS.</w:t>
      </w:r>
    </w:p>
    <w:p w14:paraId="23C99EE4" w14:textId="4C2E4EE9" w:rsidR="002A1400" w:rsidRDefault="00C90B7F" w:rsidP="00C90B7F">
      <w:pPr>
        <w:jc w:val="both"/>
      </w:pPr>
      <w:r>
        <w:t>MQTT-SN, usa igualmente UDP, pero al contrario que CoAP,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r>
        <w:t>Retos de 6LoWPAN</w:t>
      </w:r>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8D4569">
      <w:pPr>
        <w:pStyle w:val="Prrafodelista"/>
        <w:numPr>
          <w:ilvl w:val="0"/>
          <w:numId w:val="25"/>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8D4569">
      <w:pPr>
        <w:pStyle w:val="Prrafodelista"/>
        <w:numPr>
          <w:ilvl w:val="0"/>
          <w:numId w:val="25"/>
        </w:numPr>
        <w:jc w:val="both"/>
        <w:rPr>
          <w:b/>
          <w:bCs/>
        </w:rPr>
      </w:pPr>
      <w:r w:rsidRPr="008F6116">
        <w:rPr>
          <w:b/>
          <w:bCs/>
        </w:rPr>
        <w:t>Neighbor Discovery</w:t>
      </w:r>
      <w:r w:rsidR="008F6116">
        <w:rPr>
          <w:b/>
          <w:bCs/>
        </w:rPr>
        <w:t xml:space="preserve"> Protocol</w:t>
      </w:r>
      <w:r w:rsidRPr="008F6116">
        <w:rPr>
          <w:b/>
          <w:bCs/>
        </w:rPr>
        <w:t xml:space="preserve">: </w:t>
      </w:r>
      <w:r w:rsidRPr="008F6116">
        <w:t xml:space="preserve">IPv6 usa este </w:t>
      </w:r>
      <w:r w:rsidR="008F6116" w:rsidRPr="008F6116">
        <w:t>protocol</w:t>
      </w:r>
      <w:r w:rsidR="008F6116">
        <w:t>o NDP</w:t>
      </w:r>
      <w:r w:rsidR="008F6116" w:rsidRPr="008F6116">
        <w:t>, e</w:t>
      </w:r>
      <w:r w:rsidR="008F6116">
        <w:t>l cual se encarga de reconocer a los diferentes equipos 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8D4569">
      <w:pPr>
        <w:pStyle w:val="Prrafodelista"/>
        <w:numPr>
          <w:ilvl w:val="0"/>
          <w:numId w:val="25"/>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8D4569">
      <w:pPr>
        <w:pStyle w:val="Prrafodelista"/>
        <w:numPr>
          <w:ilvl w:val="0"/>
          <w:numId w:val="25"/>
        </w:numPr>
        <w:jc w:val="both"/>
        <w:rPr>
          <w:b/>
          <w:bCs/>
        </w:rPr>
      </w:pPr>
      <w:r>
        <w:rPr>
          <w:b/>
          <w:bCs/>
        </w:rPr>
        <w:t xml:space="preserve">Seguridad: </w:t>
      </w:r>
      <w:r>
        <w:t>En todo tipo de redes, la seguridad siempre es un asunto importante. En redes estándar TCP/IP, se usa seguridad end-to-end, como es el caso de IPSec</w:t>
      </w:r>
      <w:r w:rsidR="006A7EFC">
        <w:t xml:space="preserve"> en la capa de red o en Transport Layer Security (TLS) en la capa de aplicación.</w:t>
      </w:r>
      <w:bookmarkStart w:id="28" w:name="_GoBack"/>
      <w:bookmarkEnd w:id="28"/>
    </w:p>
    <w:p w14:paraId="16033C27" w14:textId="77777777" w:rsidR="00205760" w:rsidRPr="008F6116" w:rsidRDefault="00205760" w:rsidP="00205760"/>
    <w:p w14:paraId="274AFC9B" w14:textId="7D384492" w:rsidR="00C90B7F" w:rsidRDefault="00FE62D5" w:rsidP="00976696">
      <w:pPr>
        <w:pStyle w:val="Ttulo3"/>
        <w:numPr>
          <w:ilvl w:val="2"/>
          <w:numId w:val="1"/>
        </w:numPr>
      </w:pPr>
      <w:r>
        <w:t>Implementaciones y aplicaciones para 6LoWPAN</w:t>
      </w:r>
      <w:r w:rsidR="009E3E14">
        <w:t xml:space="preserve"> </w:t>
      </w:r>
      <w:r w:rsidR="009E3E14">
        <w:fldChar w:fldCharType="begin" w:fldLock="1"/>
      </w:r>
      <w:r w:rsidR="009E3E14">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operties":{"noteIndex":0},"schema":"https://github.com/citation-style-language/schema/raw/master/csl-citation.json"}</w:instrText>
      </w:r>
      <w:r w:rsidR="009E3E14">
        <w:fldChar w:fldCharType="separate"/>
      </w:r>
      <w:r w:rsidR="009E3E14" w:rsidRPr="009E3E14">
        <w:rPr>
          <w:noProof/>
        </w:rPr>
        <w:t>[5], [7]</w:t>
      </w:r>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Las más populares son: Contiki, TinyOs, Linux y Thread (en especial el software OpenThread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r>
        <w:t>Contiki</w:t>
      </w:r>
    </w:p>
    <w:p w14:paraId="7C320513" w14:textId="25F9B532" w:rsidR="009E3E14" w:rsidRDefault="009E3E14" w:rsidP="00DA5DE0">
      <w:pPr>
        <w:jc w:val="both"/>
      </w:pPr>
    </w:p>
    <w:p w14:paraId="17F87812" w14:textId="77777777" w:rsidR="00060628" w:rsidRDefault="009E3E14" w:rsidP="00DA5DE0">
      <w:pPr>
        <w:jc w:val="both"/>
      </w:pPr>
      <w:r>
        <w:t>Contiki es un sistema operativo hibrido basado en Unix</w:t>
      </w:r>
      <w:r w:rsidR="00DA5DE0">
        <w:t xml:space="preserve">. Contiki es de código abierto, muy portable y con capacidad de multitarea y control de eventos, el cuál fue pensado para una eficiencia en memoria en sistemas de redes embebidos y redes de sensores inalámbricos. </w:t>
      </w:r>
      <w:r w:rsidR="00DA5DE0">
        <w:lastRenderedPageBreak/>
        <w:t>Puede estar en nodos</w:t>
      </w:r>
      <w:r w:rsidR="00060628">
        <w:t xml:space="preserve"> con capacidades de memoria tan baja como 20 KB</w:t>
      </w:r>
      <w:r w:rsidR="00DA5DE0">
        <w:t xml:space="preserve"> </w:t>
      </w:r>
      <w:r w:rsidR="00060628">
        <w:t>en RAM y 100 KB en ROM. Contiki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90854" cy="2963262"/>
                    </a:xfrm>
                    <a:prstGeom prst="rect">
                      <a:avLst/>
                    </a:prstGeom>
                  </pic:spPr>
                </pic:pic>
              </a:graphicData>
            </a:graphic>
          </wp:inline>
        </w:drawing>
      </w:r>
    </w:p>
    <w:p w14:paraId="2137A70E" w14:textId="1658FEC6" w:rsidR="002176BA" w:rsidRDefault="002176BA" w:rsidP="002176BA">
      <w:pPr>
        <w:pStyle w:val="Descripcin"/>
        <w:jc w:val="center"/>
      </w:pPr>
      <w:r>
        <w:t xml:space="preserve">Ilustración </w:t>
      </w:r>
      <w:fldSimple w:instr=" SEQ Ilustración \* ARABIC ">
        <w:r>
          <w:rPr>
            <w:noProof/>
          </w:rPr>
          <w:t>2</w:t>
        </w:r>
      </w:fldSimple>
      <w:r>
        <w:t xml:space="preserve"> Arquitectura en Contiki</w:t>
      </w:r>
    </w:p>
    <w:p w14:paraId="6F32A7E0" w14:textId="055F3430" w:rsidR="002176BA" w:rsidRDefault="002176BA" w:rsidP="002176BA"/>
    <w:p w14:paraId="3061DA00" w14:textId="2DE26667" w:rsidR="002176BA" w:rsidRDefault="002176BA" w:rsidP="002176BA"/>
    <w:p w14:paraId="617F4BDE" w14:textId="0A251321" w:rsidR="002176BA" w:rsidRDefault="0019792C" w:rsidP="002176BA">
      <w:pPr>
        <w:pStyle w:val="Ttulo4"/>
        <w:numPr>
          <w:ilvl w:val="3"/>
          <w:numId w:val="1"/>
        </w:numPr>
      </w:pPr>
      <w:r>
        <w:t>TinyOS</w:t>
      </w:r>
    </w:p>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r w:rsidRPr="00C30AAE">
        <w:t xml:space="preserve">TinyOs </w:t>
      </w:r>
      <w:r w:rsidR="00E81C6C" w:rsidRPr="00C30AAE">
        <w:t>2.X soporta 6LoWPAN gracias a BLIP (</w:t>
      </w:r>
      <w:r w:rsidR="00E81C6C" w:rsidRPr="00C30AAE">
        <w:rPr>
          <w:i/>
          <w:iCs/>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Descubrimiento de vecinos o Neighbor Discovery</w:t>
      </w:r>
      <w:r w:rsidR="00195505">
        <w:t>, en una versión reducida</w:t>
      </w:r>
      <w:r w:rsidR="00205760">
        <w:t xml:space="preserve">, configurar una dirección local de enlace en el arranque de los nodos y una dirección global si se recibe el anuncio del enrutador. </w:t>
      </w:r>
    </w:p>
    <w:p w14:paraId="135B8384" w14:textId="30BEDE84" w:rsidR="00205760" w:rsidRPr="00195505" w:rsidRDefault="00205760" w:rsidP="00E81C6C">
      <w:pPr>
        <w:jc w:val="both"/>
      </w:pPr>
      <w:r>
        <w:t>En comparación con versiones anteriores, BLIP soporta redes de malla.</w:t>
      </w:r>
    </w:p>
    <w:p w14:paraId="7151FB46" w14:textId="712195DA" w:rsidR="0019792C" w:rsidRPr="00E81C6C" w:rsidRDefault="0019792C" w:rsidP="0019792C"/>
    <w:p w14:paraId="307EBBEA" w14:textId="77777777" w:rsidR="0019792C" w:rsidRPr="00E81C6C" w:rsidRDefault="0019792C" w:rsidP="0019792C"/>
    <w:p w14:paraId="50F8A0DA" w14:textId="36226E9D" w:rsidR="00FB1A0B" w:rsidRPr="006D074E" w:rsidRDefault="00F321D3" w:rsidP="004E6EB3">
      <w:pPr>
        <w:pStyle w:val="Ttulo1"/>
        <w:numPr>
          <w:ilvl w:val="0"/>
          <w:numId w:val="1"/>
        </w:numPr>
        <w:jc w:val="both"/>
        <w:rPr>
          <w:rFonts w:cs="Arial"/>
          <w:szCs w:val="36"/>
        </w:rPr>
      </w:pPr>
      <w:bookmarkStart w:id="29" w:name="_Toc61104707"/>
      <w:r w:rsidRPr="006D074E">
        <w:rPr>
          <w:rFonts w:cs="Arial"/>
          <w:szCs w:val="36"/>
        </w:rPr>
        <w:t>OBJETIVOS</w:t>
      </w:r>
      <w:bookmarkEnd w:id="29"/>
    </w:p>
    <w:p w14:paraId="5F5E8D38"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13AEB44E" w14:textId="7DE05A2E" w:rsidR="00FB1A0B" w:rsidRPr="006D074E" w:rsidRDefault="00FB1A0B">
      <w:pPr>
        <w:pStyle w:val="Ttulo1"/>
        <w:numPr>
          <w:ilvl w:val="0"/>
          <w:numId w:val="1"/>
        </w:numPr>
        <w:jc w:val="both"/>
        <w:rPr>
          <w:rFonts w:cs="Arial"/>
        </w:rPr>
      </w:pPr>
      <w:bookmarkStart w:id="30" w:name="_Toc61104708"/>
      <w:r w:rsidRPr="006D074E">
        <w:rPr>
          <w:rFonts w:cs="Arial"/>
        </w:rPr>
        <w:lastRenderedPageBreak/>
        <w:t>MÉTODOS Y EQUIPO</w:t>
      </w:r>
      <w:bookmarkEnd w:id="30"/>
    </w:p>
    <w:p w14:paraId="6CF77413"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6B8A6F9E" w14:textId="247E033B" w:rsidR="00FB1A0B" w:rsidRPr="006D074E" w:rsidRDefault="00FB1A0B" w:rsidP="00FB1A0B">
      <w:pPr>
        <w:pStyle w:val="Ttulo1"/>
        <w:numPr>
          <w:ilvl w:val="0"/>
          <w:numId w:val="1"/>
        </w:numPr>
        <w:rPr>
          <w:rFonts w:cs="Arial"/>
        </w:rPr>
      </w:pPr>
      <w:bookmarkStart w:id="31" w:name="_Toc61104709"/>
      <w:r w:rsidRPr="006D074E">
        <w:rPr>
          <w:rFonts w:cs="Arial"/>
        </w:rPr>
        <w:lastRenderedPageBreak/>
        <w:t>EXPERIMENTOS</w:t>
      </w:r>
      <w:bookmarkEnd w:id="31"/>
    </w:p>
    <w:p w14:paraId="79C55E6A"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AEABC77" w14:textId="1C5E9476" w:rsidR="00FB1A0B" w:rsidRPr="006D074E" w:rsidRDefault="00FB1A0B" w:rsidP="00FB1A0B">
      <w:pPr>
        <w:pStyle w:val="Ttulo1"/>
        <w:numPr>
          <w:ilvl w:val="0"/>
          <w:numId w:val="1"/>
        </w:numPr>
        <w:rPr>
          <w:rFonts w:cs="Arial"/>
        </w:rPr>
      </w:pPr>
      <w:bookmarkStart w:id="32" w:name="_Toc61104710"/>
      <w:r w:rsidRPr="006D074E">
        <w:rPr>
          <w:rFonts w:cs="Arial"/>
        </w:rPr>
        <w:lastRenderedPageBreak/>
        <w:t>RESULTADOS Y ANÁLISIS</w:t>
      </w:r>
      <w:bookmarkEnd w:id="32"/>
    </w:p>
    <w:p w14:paraId="79619609"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2735D21C" w14:textId="5CB42E30" w:rsidR="00FB1A0B" w:rsidRPr="006D074E" w:rsidRDefault="00FB1A0B" w:rsidP="00FB1A0B">
      <w:pPr>
        <w:pStyle w:val="Ttulo1"/>
        <w:numPr>
          <w:ilvl w:val="0"/>
          <w:numId w:val="1"/>
        </w:numPr>
        <w:rPr>
          <w:rFonts w:cs="Arial"/>
        </w:rPr>
      </w:pPr>
      <w:bookmarkStart w:id="33" w:name="_Toc61104711"/>
      <w:r w:rsidRPr="006D074E">
        <w:rPr>
          <w:rFonts w:cs="Arial"/>
        </w:rPr>
        <w:lastRenderedPageBreak/>
        <w:t>CONCLUSIONES</w:t>
      </w:r>
      <w:bookmarkEnd w:id="33"/>
    </w:p>
    <w:p w14:paraId="4CA5F1EE" w14:textId="46BE3C5C" w:rsidR="006F3EF5" w:rsidRPr="006D074E" w:rsidRDefault="006F3EF5"/>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5A9A44B6" w:rsidR="00FB1A0B" w:rsidRPr="006D074E" w:rsidRDefault="00FB1A0B" w:rsidP="00FB1A0B">
      <w:pPr>
        <w:pStyle w:val="Ttulo1"/>
        <w:numPr>
          <w:ilvl w:val="0"/>
          <w:numId w:val="1"/>
        </w:numPr>
        <w:rPr>
          <w:rFonts w:cs="Arial"/>
        </w:rPr>
      </w:pPr>
      <w:bookmarkStart w:id="34" w:name="_Toc61104712"/>
      <w:r w:rsidRPr="006D074E">
        <w:rPr>
          <w:rFonts w:cs="Arial"/>
        </w:rPr>
        <w:lastRenderedPageBreak/>
        <w:t>LINEAS FUTURAS</w:t>
      </w:r>
      <w:bookmarkEnd w:id="34"/>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35" w:name="_Toc61104713"/>
      <w:r w:rsidRPr="006D074E">
        <w:rPr>
          <w:rFonts w:cs="Arial"/>
        </w:rPr>
        <w:lastRenderedPageBreak/>
        <w:t>PLANIFICACIÓN TEMPORAL Y PRESUPUESTO</w:t>
      </w:r>
      <w:bookmarkEnd w:id="35"/>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36" w:name="_Toc61104714"/>
      <w:r w:rsidRPr="006D074E">
        <w:rPr>
          <w:rFonts w:cs="Arial"/>
        </w:rPr>
        <w:lastRenderedPageBreak/>
        <w:t>BIBLIOGRAFÍA</w:t>
      </w:r>
      <w:bookmarkEnd w:id="36"/>
    </w:p>
    <w:p w14:paraId="2140A38D" w14:textId="34AD76CE" w:rsidR="006F3EF5" w:rsidRPr="006D074E" w:rsidRDefault="006F3EF5" w:rsidP="006F3EF5">
      <w:pPr>
        <w:rPr>
          <w:rFonts w:cs="Arial"/>
        </w:rPr>
      </w:pPr>
    </w:p>
    <w:p w14:paraId="5A25C561" w14:textId="5F5F430B" w:rsidR="009E3E14" w:rsidRPr="00C30AAE" w:rsidRDefault="00220A01" w:rsidP="009E3E14">
      <w:pPr>
        <w:widowControl w:val="0"/>
        <w:autoSpaceDE w:val="0"/>
        <w:autoSpaceDN w:val="0"/>
        <w:adjustRightInd w:val="0"/>
        <w:spacing w:line="240" w:lineRule="auto"/>
        <w:ind w:left="640" w:hanging="640"/>
        <w:rPr>
          <w:rFonts w:cs="Arial"/>
          <w:noProof/>
          <w:szCs w:val="24"/>
          <w:lang w:val="en-GB"/>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9E3E14" w:rsidRPr="00C30AAE">
        <w:rPr>
          <w:rFonts w:cs="Arial"/>
          <w:noProof/>
          <w:szCs w:val="24"/>
          <w:lang w:val="en-GB"/>
        </w:rPr>
        <w:t>[1]</w:t>
      </w:r>
      <w:r w:rsidR="009E3E14" w:rsidRPr="00C30AAE">
        <w:rPr>
          <w:rFonts w:cs="Arial"/>
          <w:noProof/>
          <w:szCs w:val="24"/>
          <w:lang w:val="en-GB"/>
        </w:rPr>
        <w:tab/>
        <w:t xml:space="preserve">S. Li, L. Da Xu, and S. Zhao, “5G Internet of Things: A survey,” </w:t>
      </w:r>
      <w:r w:rsidR="009E3E14" w:rsidRPr="00C30AAE">
        <w:rPr>
          <w:rFonts w:cs="Arial"/>
          <w:i/>
          <w:iCs/>
          <w:noProof/>
          <w:szCs w:val="24"/>
          <w:lang w:val="en-GB"/>
        </w:rPr>
        <w:t>J. Ind. Inf. Integr.</w:t>
      </w:r>
      <w:r w:rsidR="009E3E14" w:rsidRPr="00C30AAE">
        <w:rPr>
          <w:rFonts w:cs="Arial"/>
          <w:noProof/>
          <w:szCs w:val="24"/>
          <w:lang w:val="en-GB"/>
        </w:rPr>
        <w:t>, vol. 10, no. February, pp. 1–9, 2018.</w:t>
      </w:r>
    </w:p>
    <w:p w14:paraId="761211D2" w14:textId="77777777" w:rsidR="009E3E14" w:rsidRPr="00C30AAE" w:rsidRDefault="009E3E14" w:rsidP="009E3E14">
      <w:pPr>
        <w:widowControl w:val="0"/>
        <w:autoSpaceDE w:val="0"/>
        <w:autoSpaceDN w:val="0"/>
        <w:adjustRightInd w:val="0"/>
        <w:spacing w:line="240" w:lineRule="auto"/>
        <w:ind w:left="640" w:hanging="640"/>
        <w:rPr>
          <w:rFonts w:cs="Arial"/>
          <w:noProof/>
          <w:szCs w:val="24"/>
          <w:lang w:val="en-GB"/>
        </w:rPr>
      </w:pPr>
      <w:r w:rsidRPr="00C30AAE">
        <w:rPr>
          <w:rFonts w:cs="Arial"/>
          <w:noProof/>
          <w:szCs w:val="24"/>
          <w:lang w:val="en-GB"/>
        </w:rPr>
        <w:t>[2]</w:t>
      </w:r>
      <w:r w:rsidRPr="00C30AAE">
        <w:rPr>
          <w:rFonts w:cs="Arial"/>
          <w:noProof/>
          <w:szCs w:val="24"/>
          <w:lang w:val="en-GB"/>
        </w:rPr>
        <w:tab/>
        <w:t xml:space="preserve">R. M. Gomathi, G. H. S. Krishna, E. Brumancia, and Y. M. Dhas, “A Survey on IoT Technologies, Evolution and Architecture,” </w:t>
      </w:r>
      <w:r w:rsidRPr="00C30AAE">
        <w:rPr>
          <w:rFonts w:cs="Arial"/>
          <w:i/>
          <w:iCs/>
          <w:noProof/>
          <w:szCs w:val="24"/>
          <w:lang w:val="en-GB"/>
        </w:rPr>
        <w:t>2nd Int. Conf. Comput. Commun. Signal Process. Spec. Focus Technol. Innov. Smart Environ. ICCCSP 2018</w:t>
      </w:r>
      <w:r w:rsidRPr="00C30AAE">
        <w:rPr>
          <w:rFonts w:cs="Arial"/>
          <w:noProof/>
          <w:szCs w:val="24"/>
          <w:lang w:val="en-GB"/>
        </w:rPr>
        <w:t>, no. Icccsp, pp. 1–5, 2018.</w:t>
      </w:r>
    </w:p>
    <w:p w14:paraId="2E42A199" w14:textId="77777777" w:rsidR="009E3E14" w:rsidRPr="00C30AAE" w:rsidRDefault="009E3E14" w:rsidP="009E3E14">
      <w:pPr>
        <w:widowControl w:val="0"/>
        <w:autoSpaceDE w:val="0"/>
        <w:autoSpaceDN w:val="0"/>
        <w:adjustRightInd w:val="0"/>
        <w:spacing w:line="240" w:lineRule="auto"/>
        <w:ind w:left="640" w:hanging="640"/>
        <w:rPr>
          <w:rFonts w:cs="Arial"/>
          <w:noProof/>
          <w:szCs w:val="24"/>
          <w:lang w:val="en-GB"/>
        </w:rPr>
      </w:pPr>
      <w:r w:rsidRPr="00C30AAE">
        <w:rPr>
          <w:rFonts w:cs="Arial"/>
          <w:noProof/>
          <w:szCs w:val="24"/>
          <w:lang w:val="en-GB"/>
        </w:rPr>
        <w:t>[3]</w:t>
      </w:r>
      <w:r w:rsidRPr="00C30AAE">
        <w:rPr>
          <w:rFonts w:cs="Arial"/>
          <w:noProof/>
          <w:szCs w:val="24"/>
          <w:lang w:val="en-GB"/>
        </w:rPr>
        <w:tab/>
        <w:t xml:space="preserve">L. Da Xu, W. He, and S. Li, “Internet of things in industries: A survey,” </w:t>
      </w:r>
      <w:r w:rsidRPr="00C30AAE">
        <w:rPr>
          <w:rFonts w:cs="Arial"/>
          <w:i/>
          <w:iCs/>
          <w:noProof/>
          <w:szCs w:val="24"/>
          <w:lang w:val="en-GB"/>
        </w:rPr>
        <w:t>IEEE Trans. Ind. Informatics</w:t>
      </w:r>
      <w:r w:rsidRPr="00C30AAE">
        <w:rPr>
          <w:rFonts w:cs="Arial"/>
          <w:noProof/>
          <w:szCs w:val="24"/>
          <w:lang w:val="en-GB"/>
        </w:rPr>
        <w:t>, vol. 10, no. 4, pp. 2233–2243, 2014.</w:t>
      </w:r>
    </w:p>
    <w:p w14:paraId="4D3E2B3F" w14:textId="77777777" w:rsidR="009E3E14" w:rsidRPr="00C30AAE" w:rsidRDefault="009E3E14" w:rsidP="009E3E14">
      <w:pPr>
        <w:widowControl w:val="0"/>
        <w:autoSpaceDE w:val="0"/>
        <w:autoSpaceDN w:val="0"/>
        <w:adjustRightInd w:val="0"/>
        <w:spacing w:line="240" w:lineRule="auto"/>
        <w:ind w:left="640" w:hanging="640"/>
        <w:rPr>
          <w:rFonts w:cs="Arial"/>
          <w:noProof/>
          <w:szCs w:val="24"/>
          <w:lang w:val="en-GB"/>
        </w:rPr>
      </w:pPr>
      <w:r w:rsidRPr="00C30AAE">
        <w:rPr>
          <w:rFonts w:cs="Arial"/>
          <w:noProof/>
          <w:szCs w:val="24"/>
          <w:lang w:val="en-GB"/>
        </w:rPr>
        <w:t>[4]</w:t>
      </w:r>
      <w:r w:rsidRPr="00C30AAE">
        <w:rPr>
          <w:rFonts w:cs="Arial"/>
          <w:noProof/>
          <w:szCs w:val="24"/>
          <w:lang w:val="en-GB"/>
        </w:rPr>
        <w:tab/>
        <w:t xml:space="preserve">A. J. Albarakati, J. Qayyum, and K. a. Fakeeh, “A Survey on 6LowPAN &amp; its Future Research Challenges,” </w:t>
      </w:r>
      <w:r w:rsidRPr="00C30AAE">
        <w:rPr>
          <w:rFonts w:cs="Arial"/>
          <w:i/>
          <w:iCs/>
          <w:noProof/>
          <w:szCs w:val="24"/>
          <w:lang w:val="en-GB"/>
        </w:rPr>
        <w:t>Int. J. Comput. Sci. Mob. Comput.</w:t>
      </w:r>
      <w:r w:rsidRPr="00C30AAE">
        <w:rPr>
          <w:rFonts w:cs="Arial"/>
          <w:noProof/>
          <w:szCs w:val="24"/>
          <w:lang w:val="en-GB"/>
        </w:rPr>
        <w:t>, vol. 3, no. 10, pp. 558–570, 2014.</w:t>
      </w:r>
    </w:p>
    <w:p w14:paraId="650DE05C" w14:textId="77777777" w:rsidR="009E3E14" w:rsidRPr="00C30AAE" w:rsidRDefault="009E3E14" w:rsidP="009E3E14">
      <w:pPr>
        <w:widowControl w:val="0"/>
        <w:autoSpaceDE w:val="0"/>
        <w:autoSpaceDN w:val="0"/>
        <w:adjustRightInd w:val="0"/>
        <w:spacing w:line="240" w:lineRule="auto"/>
        <w:ind w:left="640" w:hanging="640"/>
        <w:rPr>
          <w:rFonts w:cs="Arial"/>
          <w:noProof/>
          <w:szCs w:val="24"/>
          <w:lang w:val="en-GB"/>
        </w:rPr>
      </w:pPr>
      <w:r w:rsidRPr="00C30AAE">
        <w:rPr>
          <w:rFonts w:cs="Arial"/>
          <w:noProof/>
          <w:szCs w:val="24"/>
          <w:lang w:val="en-GB"/>
        </w:rPr>
        <w:t>[5]</w:t>
      </w:r>
      <w:r w:rsidRPr="00C30AAE">
        <w:rPr>
          <w:rFonts w:cs="Arial"/>
          <w:noProof/>
          <w:szCs w:val="24"/>
          <w:lang w:val="en-GB"/>
        </w:rPr>
        <w:tab/>
        <w:t xml:space="preserve">Y. Chen </w:t>
      </w:r>
      <w:r w:rsidRPr="00C30AAE">
        <w:rPr>
          <w:rFonts w:cs="Arial"/>
          <w:i/>
          <w:iCs/>
          <w:noProof/>
          <w:szCs w:val="24"/>
          <w:lang w:val="en-GB"/>
        </w:rPr>
        <w:t>et al.</w:t>
      </w:r>
      <w:r w:rsidRPr="00C30AAE">
        <w:rPr>
          <w:rFonts w:cs="Arial"/>
          <w:noProof/>
          <w:szCs w:val="24"/>
          <w:lang w:val="en-GB"/>
        </w:rPr>
        <w:t xml:space="preserve">, “6LoWPAN stacks: A survey,” </w:t>
      </w:r>
      <w:r w:rsidRPr="00C30AAE">
        <w:rPr>
          <w:rFonts w:cs="Arial"/>
          <w:i/>
          <w:iCs/>
          <w:noProof/>
          <w:szCs w:val="24"/>
          <w:lang w:val="en-GB"/>
        </w:rPr>
        <w:t>7th Int. Conf. Wirel. Commun. Netw. Mob. Comput. WiCOM 2011</w:t>
      </w:r>
      <w:r w:rsidRPr="00C30AAE">
        <w:rPr>
          <w:rFonts w:cs="Arial"/>
          <w:noProof/>
          <w:szCs w:val="24"/>
          <w:lang w:val="en-GB"/>
        </w:rPr>
        <w:t>, pp. 6–9, 2011.</w:t>
      </w:r>
    </w:p>
    <w:p w14:paraId="60650668" w14:textId="77777777" w:rsidR="009E3E14" w:rsidRPr="00C30AAE" w:rsidRDefault="009E3E14" w:rsidP="009E3E14">
      <w:pPr>
        <w:widowControl w:val="0"/>
        <w:autoSpaceDE w:val="0"/>
        <w:autoSpaceDN w:val="0"/>
        <w:adjustRightInd w:val="0"/>
        <w:spacing w:line="240" w:lineRule="auto"/>
        <w:ind w:left="640" w:hanging="640"/>
        <w:rPr>
          <w:rFonts w:cs="Arial"/>
          <w:noProof/>
          <w:szCs w:val="24"/>
          <w:lang w:val="en-GB"/>
        </w:rPr>
      </w:pPr>
      <w:r w:rsidRPr="00C30AAE">
        <w:rPr>
          <w:rFonts w:cs="Arial"/>
          <w:noProof/>
          <w:szCs w:val="24"/>
          <w:lang w:val="en-GB"/>
        </w:rPr>
        <w:t>[6]</w:t>
      </w:r>
      <w:r w:rsidRPr="00C30AAE">
        <w:rPr>
          <w:rFonts w:cs="Arial"/>
          <w:noProof/>
          <w:szCs w:val="24"/>
          <w:lang w:val="en-GB"/>
        </w:rPr>
        <w:tab/>
        <w:t xml:space="preserve">Z. Shelby and C. Bormann, </w:t>
      </w:r>
      <w:r w:rsidRPr="00C30AAE">
        <w:rPr>
          <w:rFonts w:cs="Arial"/>
          <w:i/>
          <w:iCs/>
          <w:noProof/>
          <w:szCs w:val="24"/>
          <w:lang w:val="en-GB"/>
        </w:rPr>
        <w:t>6LoWPAN: The Wireless Embedded Internet</w:t>
      </w:r>
      <w:r w:rsidRPr="00C30AAE">
        <w:rPr>
          <w:rFonts w:cs="Arial"/>
          <w:noProof/>
          <w:szCs w:val="24"/>
          <w:lang w:val="en-GB"/>
        </w:rPr>
        <w:t>, no. c. 2009.</w:t>
      </w:r>
    </w:p>
    <w:p w14:paraId="1EB3AD95" w14:textId="77777777" w:rsidR="009E3E14" w:rsidRPr="009E3E14" w:rsidRDefault="009E3E14" w:rsidP="009E3E14">
      <w:pPr>
        <w:widowControl w:val="0"/>
        <w:autoSpaceDE w:val="0"/>
        <w:autoSpaceDN w:val="0"/>
        <w:adjustRightInd w:val="0"/>
        <w:spacing w:line="240" w:lineRule="auto"/>
        <w:ind w:left="640" w:hanging="640"/>
        <w:rPr>
          <w:rFonts w:cs="Arial"/>
          <w:noProof/>
        </w:rPr>
      </w:pPr>
      <w:r w:rsidRPr="00C30AAE">
        <w:rPr>
          <w:rFonts w:cs="Arial"/>
          <w:noProof/>
          <w:szCs w:val="24"/>
          <w:lang w:val="en-GB"/>
        </w:rPr>
        <w:t>[7]</w:t>
      </w:r>
      <w:r w:rsidRPr="00C30AAE">
        <w:rPr>
          <w:rFonts w:cs="Arial"/>
          <w:noProof/>
          <w:szCs w:val="24"/>
          <w:lang w:val="en-GB"/>
        </w:rPr>
        <w:tab/>
        <w:t xml:space="preserve">Z. Yang and C. H. Chang, “6LoWPAN overview and implementations,” </w:t>
      </w:r>
      <w:r w:rsidRPr="00C30AAE">
        <w:rPr>
          <w:rFonts w:cs="Arial"/>
          <w:i/>
          <w:iCs/>
          <w:noProof/>
          <w:szCs w:val="24"/>
          <w:lang w:val="en-GB"/>
        </w:rPr>
        <w:t xml:space="preserve">Proc. 2019 Int. </w:t>
      </w:r>
      <w:r w:rsidRPr="009E3E14">
        <w:rPr>
          <w:rFonts w:cs="Arial"/>
          <w:i/>
          <w:iCs/>
          <w:noProof/>
          <w:szCs w:val="24"/>
        </w:rPr>
        <w:t>Conf. Embed. Wirel. Syst. Networks</w:t>
      </w:r>
      <w:r w:rsidRPr="009E3E14">
        <w:rPr>
          <w:rFonts w:cs="Arial"/>
          <w:noProof/>
          <w:szCs w:val="24"/>
        </w:rPr>
        <w:t>, pp. 357–361, 2019.</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AEBD" w16cex:dateUtc="2020-05-08T08:11: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E1470B"/>
    <w:multiLevelType w:val="hybridMultilevel"/>
    <w:tmpl w:val="47A88BC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9A4B01"/>
    <w:multiLevelType w:val="hybridMultilevel"/>
    <w:tmpl w:val="76A636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E6C5BFF"/>
    <w:multiLevelType w:val="hybridMultilevel"/>
    <w:tmpl w:val="3F367E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0200132"/>
    <w:multiLevelType w:val="hybridMultilevel"/>
    <w:tmpl w:val="1A488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42E1985"/>
    <w:multiLevelType w:val="hybridMultilevel"/>
    <w:tmpl w:val="7D3E11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F8C252B"/>
    <w:multiLevelType w:val="hybridMultilevel"/>
    <w:tmpl w:val="24ECE35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4"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0B15DD9"/>
    <w:multiLevelType w:val="hybridMultilevel"/>
    <w:tmpl w:val="265CF5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4345D08"/>
    <w:multiLevelType w:val="hybridMultilevel"/>
    <w:tmpl w:val="715C6A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E03000C"/>
    <w:multiLevelType w:val="hybridMultilevel"/>
    <w:tmpl w:val="E3720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7"/>
  </w:num>
  <w:num w:numId="3">
    <w:abstractNumId w:val="12"/>
  </w:num>
  <w:num w:numId="4">
    <w:abstractNumId w:val="14"/>
  </w:num>
  <w:num w:numId="5">
    <w:abstractNumId w:val="16"/>
  </w:num>
  <w:num w:numId="6">
    <w:abstractNumId w:val="10"/>
  </w:num>
  <w:num w:numId="7">
    <w:abstractNumId w:val="13"/>
  </w:num>
  <w:num w:numId="8">
    <w:abstractNumId w:val="4"/>
  </w:num>
  <w:num w:numId="9">
    <w:abstractNumId w:val="20"/>
  </w:num>
  <w:num w:numId="10">
    <w:abstractNumId w:val="19"/>
  </w:num>
  <w:num w:numId="11">
    <w:abstractNumId w:val="3"/>
  </w:num>
  <w:num w:numId="12">
    <w:abstractNumId w:val="22"/>
  </w:num>
  <w:num w:numId="13">
    <w:abstractNumId w:val="2"/>
  </w:num>
  <w:num w:numId="14">
    <w:abstractNumId w:val="23"/>
  </w:num>
  <w:num w:numId="15">
    <w:abstractNumId w:val="18"/>
  </w:num>
  <w:num w:numId="16">
    <w:abstractNumId w:val="21"/>
  </w:num>
  <w:num w:numId="17">
    <w:abstractNumId w:val="1"/>
  </w:num>
  <w:num w:numId="18">
    <w:abstractNumId w:val="15"/>
  </w:num>
  <w:num w:numId="19">
    <w:abstractNumId w:val="7"/>
  </w:num>
  <w:num w:numId="20">
    <w:abstractNumId w:val="11"/>
  </w:num>
  <w:num w:numId="21">
    <w:abstractNumId w:val="9"/>
  </w:num>
  <w:num w:numId="22">
    <w:abstractNumId w:val="5"/>
  </w:num>
  <w:num w:numId="23">
    <w:abstractNumId w:val="8"/>
  </w:num>
  <w:num w:numId="24">
    <w:abstractNumId w:val="24"/>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4F47"/>
    <w:rsid w:val="00016357"/>
    <w:rsid w:val="000224C8"/>
    <w:rsid w:val="00024F11"/>
    <w:rsid w:val="00026ED4"/>
    <w:rsid w:val="00054C00"/>
    <w:rsid w:val="00055D8F"/>
    <w:rsid w:val="00057D99"/>
    <w:rsid w:val="00060628"/>
    <w:rsid w:val="00081076"/>
    <w:rsid w:val="000A02EC"/>
    <w:rsid w:val="000A15D1"/>
    <w:rsid w:val="000A4504"/>
    <w:rsid w:val="000A5323"/>
    <w:rsid w:val="000D3692"/>
    <w:rsid w:val="000D61EB"/>
    <w:rsid w:val="000D6280"/>
    <w:rsid w:val="000E7609"/>
    <w:rsid w:val="00107D4C"/>
    <w:rsid w:val="0011325E"/>
    <w:rsid w:val="0011383A"/>
    <w:rsid w:val="001178D2"/>
    <w:rsid w:val="00120BC0"/>
    <w:rsid w:val="00124F2C"/>
    <w:rsid w:val="00130464"/>
    <w:rsid w:val="00135A2D"/>
    <w:rsid w:val="001423B0"/>
    <w:rsid w:val="00146DD9"/>
    <w:rsid w:val="00152D89"/>
    <w:rsid w:val="00155EAA"/>
    <w:rsid w:val="001637DE"/>
    <w:rsid w:val="001657BA"/>
    <w:rsid w:val="0016632C"/>
    <w:rsid w:val="0016690F"/>
    <w:rsid w:val="00173E2A"/>
    <w:rsid w:val="001856C9"/>
    <w:rsid w:val="00185959"/>
    <w:rsid w:val="00185978"/>
    <w:rsid w:val="001879E8"/>
    <w:rsid w:val="00195505"/>
    <w:rsid w:val="00196A7D"/>
    <w:rsid w:val="0019792C"/>
    <w:rsid w:val="001A4178"/>
    <w:rsid w:val="001A47D3"/>
    <w:rsid w:val="001B475D"/>
    <w:rsid w:val="001B77AD"/>
    <w:rsid w:val="001C147A"/>
    <w:rsid w:val="001D093C"/>
    <w:rsid w:val="001D5487"/>
    <w:rsid w:val="001D5AAF"/>
    <w:rsid w:val="001D7393"/>
    <w:rsid w:val="001E083C"/>
    <w:rsid w:val="001E1B34"/>
    <w:rsid w:val="001E321A"/>
    <w:rsid w:val="001F2B27"/>
    <w:rsid w:val="00202124"/>
    <w:rsid w:val="00204991"/>
    <w:rsid w:val="00205760"/>
    <w:rsid w:val="002070AE"/>
    <w:rsid w:val="002159D9"/>
    <w:rsid w:val="002176BA"/>
    <w:rsid w:val="00220A01"/>
    <w:rsid w:val="0022229F"/>
    <w:rsid w:val="00222FA1"/>
    <w:rsid w:val="00231B6E"/>
    <w:rsid w:val="002338B8"/>
    <w:rsid w:val="00244FCB"/>
    <w:rsid w:val="00251A22"/>
    <w:rsid w:val="00254172"/>
    <w:rsid w:val="00260D8E"/>
    <w:rsid w:val="00263678"/>
    <w:rsid w:val="002650C5"/>
    <w:rsid w:val="00266D53"/>
    <w:rsid w:val="00267D25"/>
    <w:rsid w:val="00277DCA"/>
    <w:rsid w:val="002828D9"/>
    <w:rsid w:val="00283BE7"/>
    <w:rsid w:val="002847DB"/>
    <w:rsid w:val="00286982"/>
    <w:rsid w:val="0028770B"/>
    <w:rsid w:val="00295DA2"/>
    <w:rsid w:val="002A1400"/>
    <w:rsid w:val="002A2951"/>
    <w:rsid w:val="002A2B07"/>
    <w:rsid w:val="002A6D6B"/>
    <w:rsid w:val="002A71CE"/>
    <w:rsid w:val="002B0C44"/>
    <w:rsid w:val="002C4779"/>
    <w:rsid w:val="002C4C3B"/>
    <w:rsid w:val="002C6078"/>
    <w:rsid w:val="002E09B9"/>
    <w:rsid w:val="002E158A"/>
    <w:rsid w:val="00302719"/>
    <w:rsid w:val="00303AD2"/>
    <w:rsid w:val="00303D5D"/>
    <w:rsid w:val="003156BD"/>
    <w:rsid w:val="00324118"/>
    <w:rsid w:val="003264EC"/>
    <w:rsid w:val="00336850"/>
    <w:rsid w:val="00345D40"/>
    <w:rsid w:val="003617C1"/>
    <w:rsid w:val="003815FB"/>
    <w:rsid w:val="003822DE"/>
    <w:rsid w:val="003849D8"/>
    <w:rsid w:val="00392632"/>
    <w:rsid w:val="003937F4"/>
    <w:rsid w:val="003939CB"/>
    <w:rsid w:val="00395F7E"/>
    <w:rsid w:val="003A50C8"/>
    <w:rsid w:val="003A79F0"/>
    <w:rsid w:val="003B5F99"/>
    <w:rsid w:val="003B62CA"/>
    <w:rsid w:val="003D0DB3"/>
    <w:rsid w:val="003D496A"/>
    <w:rsid w:val="003D66AC"/>
    <w:rsid w:val="003D70E7"/>
    <w:rsid w:val="00402804"/>
    <w:rsid w:val="00403E10"/>
    <w:rsid w:val="00410D26"/>
    <w:rsid w:val="00413396"/>
    <w:rsid w:val="00416378"/>
    <w:rsid w:val="00424EFA"/>
    <w:rsid w:val="00427960"/>
    <w:rsid w:val="00433108"/>
    <w:rsid w:val="00443B99"/>
    <w:rsid w:val="00465D5B"/>
    <w:rsid w:val="00467C7F"/>
    <w:rsid w:val="00470EC8"/>
    <w:rsid w:val="0048583C"/>
    <w:rsid w:val="0049092D"/>
    <w:rsid w:val="00492437"/>
    <w:rsid w:val="00494989"/>
    <w:rsid w:val="004A51A0"/>
    <w:rsid w:val="004B2D72"/>
    <w:rsid w:val="004C2D13"/>
    <w:rsid w:val="004C663B"/>
    <w:rsid w:val="004E27A4"/>
    <w:rsid w:val="004E372C"/>
    <w:rsid w:val="004E376D"/>
    <w:rsid w:val="004E518D"/>
    <w:rsid w:val="004E51B5"/>
    <w:rsid w:val="004E6EB3"/>
    <w:rsid w:val="004F4934"/>
    <w:rsid w:val="00503CAD"/>
    <w:rsid w:val="0052038F"/>
    <w:rsid w:val="005209C7"/>
    <w:rsid w:val="005221ED"/>
    <w:rsid w:val="005266B8"/>
    <w:rsid w:val="005339A3"/>
    <w:rsid w:val="00540C01"/>
    <w:rsid w:val="00545B06"/>
    <w:rsid w:val="005562EC"/>
    <w:rsid w:val="0056598E"/>
    <w:rsid w:val="0056632F"/>
    <w:rsid w:val="00572BAF"/>
    <w:rsid w:val="00574D75"/>
    <w:rsid w:val="005A1BAE"/>
    <w:rsid w:val="005A201C"/>
    <w:rsid w:val="005A3F26"/>
    <w:rsid w:val="005A4E78"/>
    <w:rsid w:val="005A57C8"/>
    <w:rsid w:val="005B47A6"/>
    <w:rsid w:val="005B5DBB"/>
    <w:rsid w:val="005B6500"/>
    <w:rsid w:val="005B66C8"/>
    <w:rsid w:val="005B77A3"/>
    <w:rsid w:val="005C6802"/>
    <w:rsid w:val="005D52AB"/>
    <w:rsid w:val="005D75BB"/>
    <w:rsid w:val="005E28CA"/>
    <w:rsid w:val="005E30DA"/>
    <w:rsid w:val="005E6F0B"/>
    <w:rsid w:val="005F0FA1"/>
    <w:rsid w:val="005F31F6"/>
    <w:rsid w:val="005F538B"/>
    <w:rsid w:val="00601281"/>
    <w:rsid w:val="006036B4"/>
    <w:rsid w:val="00603EFE"/>
    <w:rsid w:val="00605DAC"/>
    <w:rsid w:val="00607514"/>
    <w:rsid w:val="00612D0B"/>
    <w:rsid w:val="00617682"/>
    <w:rsid w:val="00617732"/>
    <w:rsid w:val="00620485"/>
    <w:rsid w:val="00620774"/>
    <w:rsid w:val="00630D40"/>
    <w:rsid w:val="0063210E"/>
    <w:rsid w:val="0065248D"/>
    <w:rsid w:val="00657A32"/>
    <w:rsid w:val="00665114"/>
    <w:rsid w:val="00666E77"/>
    <w:rsid w:val="006730F7"/>
    <w:rsid w:val="00682C5D"/>
    <w:rsid w:val="00691341"/>
    <w:rsid w:val="00695819"/>
    <w:rsid w:val="006971A9"/>
    <w:rsid w:val="006A0CB0"/>
    <w:rsid w:val="006A5809"/>
    <w:rsid w:val="006A7EFC"/>
    <w:rsid w:val="006B17F7"/>
    <w:rsid w:val="006C3737"/>
    <w:rsid w:val="006C7DE2"/>
    <w:rsid w:val="006D074E"/>
    <w:rsid w:val="006D213F"/>
    <w:rsid w:val="006D3D78"/>
    <w:rsid w:val="006E2976"/>
    <w:rsid w:val="006E330E"/>
    <w:rsid w:val="006F12CA"/>
    <w:rsid w:val="006F3EF5"/>
    <w:rsid w:val="00704E72"/>
    <w:rsid w:val="00712A41"/>
    <w:rsid w:val="00714ACA"/>
    <w:rsid w:val="0072109E"/>
    <w:rsid w:val="00731C81"/>
    <w:rsid w:val="00732AB0"/>
    <w:rsid w:val="007452FF"/>
    <w:rsid w:val="00745F9E"/>
    <w:rsid w:val="00756EB0"/>
    <w:rsid w:val="00757D02"/>
    <w:rsid w:val="00764A4E"/>
    <w:rsid w:val="00766245"/>
    <w:rsid w:val="00770AC6"/>
    <w:rsid w:val="00774857"/>
    <w:rsid w:val="007775A8"/>
    <w:rsid w:val="007845A0"/>
    <w:rsid w:val="00784873"/>
    <w:rsid w:val="00784A88"/>
    <w:rsid w:val="007A17D8"/>
    <w:rsid w:val="007A1D11"/>
    <w:rsid w:val="007C386F"/>
    <w:rsid w:val="007C3FEF"/>
    <w:rsid w:val="007C7499"/>
    <w:rsid w:val="007D2257"/>
    <w:rsid w:val="007D3010"/>
    <w:rsid w:val="007D74EB"/>
    <w:rsid w:val="007E6B15"/>
    <w:rsid w:val="007E6C39"/>
    <w:rsid w:val="007F376C"/>
    <w:rsid w:val="00805D7C"/>
    <w:rsid w:val="00807CCE"/>
    <w:rsid w:val="00815225"/>
    <w:rsid w:val="008207D1"/>
    <w:rsid w:val="00821B27"/>
    <w:rsid w:val="00824038"/>
    <w:rsid w:val="008275B4"/>
    <w:rsid w:val="0084406A"/>
    <w:rsid w:val="008446D3"/>
    <w:rsid w:val="008533DA"/>
    <w:rsid w:val="00854FD9"/>
    <w:rsid w:val="00872BB6"/>
    <w:rsid w:val="0087584B"/>
    <w:rsid w:val="00882CA8"/>
    <w:rsid w:val="00887912"/>
    <w:rsid w:val="008B5217"/>
    <w:rsid w:val="008C0205"/>
    <w:rsid w:val="008D0F3A"/>
    <w:rsid w:val="008D4569"/>
    <w:rsid w:val="008D4636"/>
    <w:rsid w:val="008D582F"/>
    <w:rsid w:val="008D6423"/>
    <w:rsid w:val="008D74F8"/>
    <w:rsid w:val="008E51F9"/>
    <w:rsid w:val="008F385C"/>
    <w:rsid w:val="008F6116"/>
    <w:rsid w:val="008F7084"/>
    <w:rsid w:val="00900995"/>
    <w:rsid w:val="009058A1"/>
    <w:rsid w:val="00906ECD"/>
    <w:rsid w:val="00915768"/>
    <w:rsid w:val="00920833"/>
    <w:rsid w:val="00923833"/>
    <w:rsid w:val="00927D1C"/>
    <w:rsid w:val="009304E4"/>
    <w:rsid w:val="00937CF7"/>
    <w:rsid w:val="00941D1D"/>
    <w:rsid w:val="00957E5F"/>
    <w:rsid w:val="0096554F"/>
    <w:rsid w:val="0096580C"/>
    <w:rsid w:val="00965894"/>
    <w:rsid w:val="009679EB"/>
    <w:rsid w:val="00976696"/>
    <w:rsid w:val="009772E9"/>
    <w:rsid w:val="00990A9B"/>
    <w:rsid w:val="009933A7"/>
    <w:rsid w:val="00997E35"/>
    <w:rsid w:val="009A0E83"/>
    <w:rsid w:val="009B102E"/>
    <w:rsid w:val="009C741E"/>
    <w:rsid w:val="009D4BF9"/>
    <w:rsid w:val="009D70B7"/>
    <w:rsid w:val="009E0175"/>
    <w:rsid w:val="009E209E"/>
    <w:rsid w:val="009E3E14"/>
    <w:rsid w:val="009F4F01"/>
    <w:rsid w:val="009F61D8"/>
    <w:rsid w:val="00A01967"/>
    <w:rsid w:val="00A02F9F"/>
    <w:rsid w:val="00A26B06"/>
    <w:rsid w:val="00A2755F"/>
    <w:rsid w:val="00A34A67"/>
    <w:rsid w:val="00A36F9E"/>
    <w:rsid w:val="00A373BB"/>
    <w:rsid w:val="00A4238D"/>
    <w:rsid w:val="00A526E6"/>
    <w:rsid w:val="00A54BD5"/>
    <w:rsid w:val="00A61B86"/>
    <w:rsid w:val="00A61CC1"/>
    <w:rsid w:val="00A62DBC"/>
    <w:rsid w:val="00A7176C"/>
    <w:rsid w:val="00A75DBA"/>
    <w:rsid w:val="00A81391"/>
    <w:rsid w:val="00A8362A"/>
    <w:rsid w:val="00A85F30"/>
    <w:rsid w:val="00A85F74"/>
    <w:rsid w:val="00A93B51"/>
    <w:rsid w:val="00A94E0F"/>
    <w:rsid w:val="00A967ED"/>
    <w:rsid w:val="00A9690F"/>
    <w:rsid w:val="00A96F6C"/>
    <w:rsid w:val="00AA1578"/>
    <w:rsid w:val="00AA33E6"/>
    <w:rsid w:val="00AB103A"/>
    <w:rsid w:val="00AB6E8F"/>
    <w:rsid w:val="00AD3781"/>
    <w:rsid w:val="00AE179A"/>
    <w:rsid w:val="00AE7D0E"/>
    <w:rsid w:val="00AF3341"/>
    <w:rsid w:val="00AF532C"/>
    <w:rsid w:val="00AF7A73"/>
    <w:rsid w:val="00B04C35"/>
    <w:rsid w:val="00B1271A"/>
    <w:rsid w:val="00B12C83"/>
    <w:rsid w:val="00B143B7"/>
    <w:rsid w:val="00B210D7"/>
    <w:rsid w:val="00B235DC"/>
    <w:rsid w:val="00B246BE"/>
    <w:rsid w:val="00B26E50"/>
    <w:rsid w:val="00B32ECA"/>
    <w:rsid w:val="00B345B0"/>
    <w:rsid w:val="00B36586"/>
    <w:rsid w:val="00B51313"/>
    <w:rsid w:val="00B6472D"/>
    <w:rsid w:val="00B7025E"/>
    <w:rsid w:val="00B857B0"/>
    <w:rsid w:val="00B8664F"/>
    <w:rsid w:val="00B87C9F"/>
    <w:rsid w:val="00B9707C"/>
    <w:rsid w:val="00BA50FD"/>
    <w:rsid w:val="00BA7E0C"/>
    <w:rsid w:val="00BB3E89"/>
    <w:rsid w:val="00BC1385"/>
    <w:rsid w:val="00BC5B3C"/>
    <w:rsid w:val="00BC66BA"/>
    <w:rsid w:val="00BC6C2D"/>
    <w:rsid w:val="00BE0F68"/>
    <w:rsid w:val="00BE318B"/>
    <w:rsid w:val="00BE319F"/>
    <w:rsid w:val="00BF1AFA"/>
    <w:rsid w:val="00BF1FAD"/>
    <w:rsid w:val="00BF46D4"/>
    <w:rsid w:val="00BF5E95"/>
    <w:rsid w:val="00BF64A8"/>
    <w:rsid w:val="00C11F9E"/>
    <w:rsid w:val="00C1368E"/>
    <w:rsid w:val="00C20D02"/>
    <w:rsid w:val="00C30AAE"/>
    <w:rsid w:val="00C314D3"/>
    <w:rsid w:val="00C33B68"/>
    <w:rsid w:val="00C34465"/>
    <w:rsid w:val="00C3759F"/>
    <w:rsid w:val="00C51C8E"/>
    <w:rsid w:val="00C52BD6"/>
    <w:rsid w:val="00C5514A"/>
    <w:rsid w:val="00C666FE"/>
    <w:rsid w:val="00C66854"/>
    <w:rsid w:val="00C7563F"/>
    <w:rsid w:val="00C80D93"/>
    <w:rsid w:val="00C812DD"/>
    <w:rsid w:val="00C90B7F"/>
    <w:rsid w:val="00C94B15"/>
    <w:rsid w:val="00CA2331"/>
    <w:rsid w:val="00CB25DD"/>
    <w:rsid w:val="00CB567B"/>
    <w:rsid w:val="00CC598E"/>
    <w:rsid w:val="00CE000B"/>
    <w:rsid w:val="00CE3700"/>
    <w:rsid w:val="00CE5E48"/>
    <w:rsid w:val="00D00BC7"/>
    <w:rsid w:val="00D060DC"/>
    <w:rsid w:val="00D07795"/>
    <w:rsid w:val="00D13001"/>
    <w:rsid w:val="00D267E6"/>
    <w:rsid w:val="00D26FE1"/>
    <w:rsid w:val="00D33775"/>
    <w:rsid w:val="00D42957"/>
    <w:rsid w:val="00D42DC6"/>
    <w:rsid w:val="00D43CCC"/>
    <w:rsid w:val="00D44561"/>
    <w:rsid w:val="00D447E6"/>
    <w:rsid w:val="00D473B0"/>
    <w:rsid w:val="00D47C9A"/>
    <w:rsid w:val="00D509C8"/>
    <w:rsid w:val="00D6148A"/>
    <w:rsid w:val="00D63799"/>
    <w:rsid w:val="00D67DF9"/>
    <w:rsid w:val="00D72B47"/>
    <w:rsid w:val="00D7355F"/>
    <w:rsid w:val="00D74DA7"/>
    <w:rsid w:val="00D77752"/>
    <w:rsid w:val="00D81F1D"/>
    <w:rsid w:val="00D84A05"/>
    <w:rsid w:val="00D919DB"/>
    <w:rsid w:val="00D97460"/>
    <w:rsid w:val="00DA4416"/>
    <w:rsid w:val="00DA4AD0"/>
    <w:rsid w:val="00DA5DE0"/>
    <w:rsid w:val="00DA7363"/>
    <w:rsid w:val="00DB31FE"/>
    <w:rsid w:val="00DB77AE"/>
    <w:rsid w:val="00DC20B2"/>
    <w:rsid w:val="00DC2AF5"/>
    <w:rsid w:val="00DC46B0"/>
    <w:rsid w:val="00DC6995"/>
    <w:rsid w:val="00DC7673"/>
    <w:rsid w:val="00DD2938"/>
    <w:rsid w:val="00DE00E2"/>
    <w:rsid w:val="00DE03B2"/>
    <w:rsid w:val="00DE3FF7"/>
    <w:rsid w:val="00DF3B68"/>
    <w:rsid w:val="00DF5248"/>
    <w:rsid w:val="00E01D28"/>
    <w:rsid w:val="00E12CD6"/>
    <w:rsid w:val="00E22E72"/>
    <w:rsid w:val="00E230D2"/>
    <w:rsid w:val="00E335D7"/>
    <w:rsid w:val="00E401E6"/>
    <w:rsid w:val="00E40608"/>
    <w:rsid w:val="00E41BF8"/>
    <w:rsid w:val="00E440E1"/>
    <w:rsid w:val="00E5274E"/>
    <w:rsid w:val="00E55FB8"/>
    <w:rsid w:val="00E63D9B"/>
    <w:rsid w:val="00E65930"/>
    <w:rsid w:val="00E76E35"/>
    <w:rsid w:val="00E8154A"/>
    <w:rsid w:val="00E81C6C"/>
    <w:rsid w:val="00E87BCC"/>
    <w:rsid w:val="00E91CA3"/>
    <w:rsid w:val="00E94CE6"/>
    <w:rsid w:val="00EA17D6"/>
    <w:rsid w:val="00EC68CF"/>
    <w:rsid w:val="00ED2357"/>
    <w:rsid w:val="00ED2FB8"/>
    <w:rsid w:val="00ED40FC"/>
    <w:rsid w:val="00ED4789"/>
    <w:rsid w:val="00ED4F50"/>
    <w:rsid w:val="00EF13E1"/>
    <w:rsid w:val="00EF3251"/>
    <w:rsid w:val="00EF465A"/>
    <w:rsid w:val="00F03542"/>
    <w:rsid w:val="00F06620"/>
    <w:rsid w:val="00F11E07"/>
    <w:rsid w:val="00F14197"/>
    <w:rsid w:val="00F2221C"/>
    <w:rsid w:val="00F26757"/>
    <w:rsid w:val="00F31A85"/>
    <w:rsid w:val="00F321D3"/>
    <w:rsid w:val="00F32B00"/>
    <w:rsid w:val="00F334E9"/>
    <w:rsid w:val="00F342E8"/>
    <w:rsid w:val="00F35B9A"/>
    <w:rsid w:val="00F40181"/>
    <w:rsid w:val="00F54FA7"/>
    <w:rsid w:val="00F55B70"/>
    <w:rsid w:val="00F6557E"/>
    <w:rsid w:val="00F6569B"/>
    <w:rsid w:val="00F706C9"/>
    <w:rsid w:val="00F77B4F"/>
    <w:rsid w:val="00F81673"/>
    <w:rsid w:val="00F83408"/>
    <w:rsid w:val="00F842B4"/>
    <w:rsid w:val="00F91701"/>
    <w:rsid w:val="00F9196F"/>
    <w:rsid w:val="00F92AA9"/>
    <w:rsid w:val="00FA0E78"/>
    <w:rsid w:val="00FA42E9"/>
    <w:rsid w:val="00FB1A0B"/>
    <w:rsid w:val="00FB61E8"/>
    <w:rsid w:val="00FC1A4F"/>
    <w:rsid w:val="00FC1BDB"/>
    <w:rsid w:val="00FC631E"/>
    <w:rsid w:val="00FE4470"/>
    <w:rsid w:val="00FE5FBA"/>
    <w:rsid w:val="00FE6252"/>
    <w:rsid w:val="00FE62D5"/>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5</TotalTime>
  <Pages>1</Pages>
  <Words>9122</Words>
  <Characters>50171</Characters>
  <Application>Microsoft Office Word</Application>
  <DocSecurity>0</DocSecurity>
  <Lines>418</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14</cp:revision>
  <dcterms:created xsi:type="dcterms:W3CDTF">2020-03-29T15:34:00Z</dcterms:created>
  <dcterms:modified xsi:type="dcterms:W3CDTF">2021-01-12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